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73F291F"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w:t>
      </w:r>
      <w:r w:rsidR="00E624FF">
        <w:rPr>
          <w:sz w:val="44"/>
          <w:szCs w:val="160"/>
        </w:rPr>
        <w:t>Aktien des S</w:t>
      </w:r>
      <w:r w:rsidR="00A73097">
        <w:rPr>
          <w:sz w:val="44"/>
          <w:szCs w:val="160"/>
        </w:rPr>
        <w:t>wiss Market Index</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4F1D270B"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601852">
        <w:rPr>
          <w:noProof/>
          <w:sz w:val="28"/>
          <w:szCs w:val="32"/>
        </w:rPr>
        <w:t>25.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300415"/>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00F76F75" w14:textId="5C056101" w:rsidR="00AE6706"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300415" w:history="1">
            <w:r w:rsidR="00AE6706" w:rsidRPr="00817C95">
              <w:rPr>
                <w:rStyle w:val="Hyperlink"/>
                <w:noProof/>
              </w:rPr>
              <w:t>Inhaltsverzeichnis</w:t>
            </w:r>
            <w:r w:rsidR="00AE6706">
              <w:rPr>
                <w:noProof/>
                <w:webHidden/>
              </w:rPr>
              <w:tab/>
            </w:r>
            <w:r w:rsidR="00AE6706">
              <w:rPr>
                <w:noProof/>
                <w:webHidden/>
              </w:rPr>
              <w:fldChar w:fldCharType="begin"/>
            </w:r>
            <w:r w:rsidR="00AE6706">
              <w:rPr>
                <w:noProof/>
                <w:webHidden/>
              </w:rPr>
              <w:instrText xml:space="preserve"> PAGEREF _Toc41300415 \h </w:instrText>
            </w:r>
            <w:r w:rsidR="00AE6706">
              <w:rPr>
                <w:noProof/>
                <w:webHidden/>
              </w:rPr>
            </w:r>
            <w:r w:rsidR="00AE6706">
              <w:rPr>
                <w:noProof/>
                <w:webHidden/>
              </w:rPr>
              <w:fldChar w:fldCharType="separate"/>
            </w:r>
            <w:r w:rsidR="00AE6706">
              <w:rPr>
                <w:noProof/>
                <w:webHidden/>
              </w:rPr>
              <w:t>2</w:t>
            </w:r>
            <w:r w:rsidR="00AE6706">
              <w:rPr>
                <w:noProof/>
                <w:webHidden/>
              </w:rPr>
              <w:fldChar w:fldCharType="end"/>
            </w:r>
          </w:hyperlink>
        </w:p>
        <w:p w14:paraId="2F7B84F1" w14:textId="4DFE953B" w:rsidR="00AE6706" w:rsidRDefault="00AE6706">
          <w:pPr>
            <w:pStyle w:val="Verzeichnis1"/>
            <w:rPr>
              <w:rFonts w:asciiTheme="minorHAnsi" w:eastAsiaTheme="minorEastAsia" w:hAnsiTheme="minorHAnsi"/>
              <w:noProof/>
              <w:sz w:val="22"/>
              <w:lang w:eastAsia="de-CH"/>
            </w:rPr>
          </w:pPr>
          <w:hyperlink w:anchor="_Toc41300416" w:history="1">
            <w:r w:rsidRPr="00817C95">
              <w:rPr>
                <w:rStyle w:val="Hyperlink"/>
                <w:noProof/>
              </w:rPr>
              <w:t>Abbildungsverzeichnis</w:t>
            </w:r>
            <w:r>
              <w:rPr>
                <w:noProof/>
                <w:webHidden/>
              </w:rPr>
              <w:tab/>
            </w:r>
            <w:r>
              <w:rPr>
                <w:noProof/>
                <w:webHidden/>
              </w:rPr>
              <w:fldChar w:fldCharType="begin"/>
            </w:r>
            <w:r>
              <w:rPr>
                <w:noProof/>
                <w:webHidden/>
              </w:rPr>
              <w:instrText xml:space="preserve"> PAGEREF _Toc41300416 \h </w:instrText>
            </w:r>
            <w:r>
              <w:rPr>
                <w:noProof/>
                <w:webHidden/>
              </w:rPr>
            </w:r>
            <w:r>
              <w:rPr>
                <w:noProof/>
                <w:webHidden/>
              </w:rPr>
              <w:fldChar w:fldCharType="separate"/>
            </w:r>
            <w:r>
              <w:rPr>
                <w:noProof/>
                <w:webHidden/>
              </w:rPr>
              <w:t>2</w:t>
            </w:r>
            <w:r>
              <w:rPr>
                <w:noProof/>
                <w:webHidden/>
              </w:rPr>
              <w:fldChar w:fldCharType="end"/>
            </w:r>
          </w:hyperlink>
        </w:p>
        <w:p w14:paraId="30A7D630" w14:textId="79217599" w:rsidR="00AE6706" w:rsidRDefault="00AE6706">
          <w:pPr>
            <w:pStyle w:val="Verzeichnis1"/>
            <w:rPr>
              <w:rFonts w:asciiTheme="minorHAnsi" w:eastAsiaTheme="minorEastAsia" w:hAnsiTheme="minorHAnsi"/>
              <w:noProof/>
              <w:sz w:val="22"/>
              <w:lang w:eastAsia="de-CH"/>
            </w:rPr>
          </w:pPr>
          <w:hyperlink w:anchor="_Toc41300417" w:history="1">
            <w:r w:rsidRPr="00817C95">
              <w:rPr>
                <w:rStyle w:val="Hyperlink"/>
                <w:noProof/>
              </w:rPr>
              <w:t>Tabellenverzeichnis</w:t>
            </w:r>
            <w:r>
              <w:rPr>
                <w:noProof/>
                <w:webHidden/>
              </w:rPr>
              <w:tab/>
            </w:r>
            <w:r>
              <w:rPr>
                <w:noProof/>
                <w:webHidden/>
              </w:rPr>
              <w:fldChar w:fldCharType="begin"/>
            </w:r>
            <w:r>
              <w:rPr>
                <w:noProof/>
                <w:webHidden/>
              </w:rPr>
              <w:instrText xml:space="preserve"> PAGEREF _Toc41300417 \h </w:instrText>
            </w:r>
            <w:r>
              <w:rPr>
                <w:noProof/>
                <w:webHidden/>
              </w:rPr>
            </w:r>
            <w:r>
              <w:rPr>
                <w:noProof/>
                <w:webHidden/>
              </w:rPr>
              <w:fldChar w:fldCharType="separate"/>
            </w:r>
            <w:r>
              <w:rPr>
                <w:noProof/>
                <w:webHidden/>
              </w:rPr>
              <w:t>2</w:t>
            </w:r>
            <w:r>
              <w:rPr>
                <w:noProof/>
                <w:webHidden/>
              </w:rPr>
              <w:fldChar w:fldCharType="end"/>
            </w:r>
          </w:hyperlink>
        </w:p>
        <w:p w14:paraId="31D0BD1A" w14:textId="73633C36" w:rsidR="00AE6706" w:rsidRDefault="00AE6706">
          <w:pPr>
            <w:pStyle w:val="Verzeichnis1"/>
            <w:tabs>
              <w:tab w:val="left" w:pos="440"/>
            </w:tabs>
            <w:rPr>
              <w:rFonts w:asciiTheme="minorHAnsi" w:eastAsiaTheme="minorEastAsia" w:hAnsiTheme="minorHAnsi"/>
              <w:noProof/>
              <w:sz w:val="22"/>
              <w:lang w:eastAsia="de-CH"/>
            </w:rPr>
          </w:pPr>
          <w:hyperlink w:anchor="_Toc41300418" w:history="1">
            <w:r w:rsidRPr="00817C95">
              <w:rPr>
                <w:rStyle w:val="Hyperlink"/>
                <w:noProof/>
              </w:rPr>
              <w:t>1.</w:t>
            </w:r>
            <w:r>
              <w:rPr>
                <w:rFonts w:asciiTheme="minorHAnsi" w:eastAsiaTheme="minorEastAsia" w:hAnsiTheme="minorHAnsi"/>
                <w:noProof/>
                <w:sz w:val="22"/>
                <w:lang w:eastAsia="de-CH"/>
              </w:rPr>
              <w:tab/>
            </w:r>
            <w:r w:rsidRPr="00817C95">
              <w:rPr>
                <w:rStyle w:val="Hyperlink"/>
                <w:noProof/>
              </w:rPr>
              <w:t>Einleitung</w:t>
            </w:r>
            <w:r>
              <w:rPr>
                <w:noProof/>
                <w:webHidden/>
              </w:rPr>
              <w:tab/>
            </w:r>
            <w:r>
              <w:rPr>
                <w:noProof/>
                <w:webHidden/>
              </w:rPr>
              <w:fldChar w:fldCharType="begin"/>
            </w:r>
            <w:r>
              <w:rPr>
                <w:noProof/>
                <w:webHidden/>
              </w:rPr>
              <w:instrText xml:space="preserve"> PAGEREF _Toc41300418 \h </w:instrText>
            </w:r>
            <w:r>
              <w:rPr>
                <w:noProof/>
                <w:webHidden/>
              </w:rPr>
            </w:r>
            <w:r>
              <w:rPr>
                <w:noProof/>
                <w:webHidden/>
              </w:rPr>
              <w:fldChar w:fldCharType="separate"/>
            </w:r>
            <w:r>
              <w:rPr>
                <w:noProof/>
                <w:webHidden/>
              </w:rPr>
              <w:t>3</w:t>
            </w:r>
            <w:r>
              <w:rPr>
                <w:noProof/>
                <w:webHidden/>
              </w:rPr>
              <w:fldChar w:fldCharType="end"/>
            </w:r>
          </w:hyperlink>
        </w:p>
        <w:p w14:paraId="2FF35F7B" w14:textId="595A0DA6" w:rsidR="00AE6706" w:rsidRDefault="00AE6706">
          <w:pPr>
            <w:pStyle w:val="Verzeichnis1"/>
            <w:tabs>
              <w:tab w:val="left" w:pos="440"/>
            </w:tabs>
            <w:rPr>
              <w:rFonts w:asciiTheme="minorHAnsi" w:eastAsiaTheme="minorEastAsia" w:hAnsiTheme="minorHAnsi"/>
              <w:noProof/>
              <w:sz w:val="22"/>
              <w:lang w:eastAsia="de-CH"/>
            </w:rPr>
          </w:pPr>
          <w:hyperlink w:anchor="_Toc41300419" w:history="1">
            <w:r w:rsidRPr="00817C95">
              <w:rPr>
                <w:rStyle w:val="Hyperlink"/>
                <w:noProof/>
              </w:rPr>
              <w:t>2.</w:t>
            </w:r>
            <w:r>
              <w:rPr>
                <w:rFonts w:asciiTheme="minorHAnsi" w:eastAsiaTheme="minorEastAsia" w:hAnsiTheme="minorHAnsi"/>
                <w:noProof/>
                <w:sz w:val="22"/>
                <w:lang w:eastAsia="de-CH"/>
              </w:rPr>
              <w:tab/>
            </w:r>
            <w:r w:rsidRPr="00817C95">
              <w:rPr>
                <w:rStyle w:val="Hyperlink"/>
                <w:noProof/>
              </w:rPr>
              <w:t>Literatur-Review</w:t>
            </w:r>
            <w:r>
              <w:rPr>
                <w:noProof/>
                <w:webHidden/>
              </w:rPr>
              <w:tab/>
            </w:r>
            <w:r>
              <w:rPr>
                <w:noProof/>
                <w:webHidden/>
              </w:rPr>
              <w:fldChar w:fldCharType="begin"/>
            </w:r>
            <w:r>
              <w:rPr>
                <w:noProof/>
                <w:webHidden/>
              </w:rPr>
              <w:instrText xml:space="preserve"> PAGEREF _Toc41300419 \h </w:instrText>
            </w:r>
            <w:r>
              <w:rPr>
                <w:noProof/>
                <w:webHidden/>
              </w:rPr>
            </w:r>
            <w:r>
              <w:rPr>
                <w:noProof/>
                <w:webHidden/>
              </w:rPr>
              <w:fldChar w:fldCharType="separate"/>
            </w:r>
            <w:r>
              <w:rPr>
                <w:noProof/>
                <w:webHidden/>
              </w:rPr>
              <w:t>3</w:t>
            </w:r>
            <w:r>
              <w:rPr>
                <w:noProof/>
                <w:webHidden/>
              </w:rPr>
              <w:fldChar w:fldCharType="end"/>
            </w:r>
          </w:hyperlink>
        </w:p>
        <w:p w14:paraId="26A2C964" w14:textId="63F7251B" w:rsidR="00AE6706" w:rsidRDefault="00AE6706">
          <w:pPr>
            <w:pStyle w:val="Verzeichnis2"/>
            <w:rPr>
              <w:rFonts w:asciiTheme="minorHAnsi" w:eastAsiaTheme="minorEastAsia" w:hAnsiTheme="minorHAnsi"/>
              <w:noProof/>
              <w:sz w:val="22"/>
              <w:lang w:eastAsia="de-CH"/>
            </w:rPr>
          </w:pPr>
          <w:hyperlink w:anchor="_Toc41300420" w:history="1">
            <w:r w:rsidRPr="00817C95">
              <w:rPr>
                <w:rStyle w:val="Hyperlink"/>
                <w:noProof/>
              </w:rPr>
              <w:t>2.1.</w:t>
            </w:r>
            <w:r>
              <w:rPr>
                <w:rFonts w:asciiTheme="minorHAnsi" w:eastAsiaTheme="minorEastAsia" w:hAnsiTheme="minorHAnsi"/>
                <w:noProof/>
                <w:sz w:val="22"/>
                <w:lang w:eastAsia="de-CH"/>
              </w:rPr>
              <w:tab/>
            </w:r>
            <w:r w:rsidRPr="00817C95">
              <w:rPr>
                <w:rStyle w:val="Hyperlink"/>
                <w:noProof/>
              </w:rPr>
              <w:t>Die moderne Portfoliotheorie von Harry M. Markowitz</w:t>
            </w:r>
            <w:r>
              <w:rPr>
                <w:noProof/>
                <w:webHidden/>
              </w:rPr>
              <w:tab/>
            </w:r>
            <w:r>
              <w:rPr>
                <w:noProof/>
                <w:webHidden/>
              </w:rPr>
              <w:fldChar w:fldCharType="begin"/>
            </w:r>
            <w:r>
              <w:rPr>
                <w:noProof/>
                <w:webHidden/>
              </w:rPr>
              <w:instrText xml:space="preserve"> PAGEREF _Toc41300420 \h </w:instrText>
            </w:r>
            <w:r>
              <w:rPr>
                <w:noProof/>
                <w:webHidden/>
              </w:rPr>
            </w:r>
            <w:r>
              <w:rPr>
                <w:noProof/>
                <w:webHidden/>
              </w:rPr>
              <w:fldChar w:fldCharType="separate"/>
            </w:r>
            <w:r>
              <w:rPr>
                <w:noProof/>
                <w:webHidden/>
              </w:rPr>
              <w:t>4</w:t>
            </w:r>
            <w:r>
              <w:rPr>
                <w:noProof/>
                <w:webHidden/>
              </w:rPr>
              <w:fldChar w:fldCharType="end"/>
            </w:r>
          </w:hyperlink>
        </w:p>
        <w:p w14:paraId="4E14B909" w14:textId="3E2F98B7" w:rsidR="00AE6706" w:rsidRDefault="00AE6706">
          <w:pPr>
            <w:pStyle w:val="Verzeichnis2"/>
            <w:rPr>
              <w:rFonts w:asciiTheme="minorHAnsi" w:eastAsiaTheme="minorEastAsia" w:hAnsiTheme="minorHAnsi"/>
              <w:noProof/>
              <w:sz w:val="22"/>
              <w:lang w:eastAsia="de-CH"/>
            </w:rPr>
          </w:pPr>
          <w:hyperlink w:anchor="_Toc41300421" w:history="1">
            <w:r w:rsidRPr="00817C95">
              <w:rPr>
                <w:rStyle w:val="Hyperlink"/>
                <w:noProof/>
              </w:rPr>
              <w:t>2.2.</w:t>
            </w:r>
            <w:r>
              <w:rPr>
                <w:rFonts w:asciiTheme="minorHAnsi" w:eastAsiaTheme="minorEastAsia" w:hAnsiTheme="minorHAnsi"/>
                <w:noProof/>
                <w:sz w:val="22"/>
                <w:lang w:eastAsia="de-CH"/>
              </w:rPr>
              <w:tab/>
            </w:r>
            <w:r w:rsidRPr="00817C95">
              <w:rPr>
                <w:rStyle w:val="Hyperlink"/>
                <w:noProof/>
              </w:rPr>
              <w:t>Der Swiss Market Index</w:t>
            </w:r>
            <w:r>
              <w:rPr>
                <w:noProof/>
                <w:webHidden/>
              </w:rPr>
              <w:tab/>
            </w:r>
            <w:r>
              <w:rPr>
                <w:noProof/>
                <w:webHidden/>
              </w:rPr>
              <w:fldChar w:fldCharType="begin"/>
            </w:r>
            <w:r>
              <w:rPr>
                <w:noProof/>
                <w:webHidden/>
              </w:rPr>
              <w:instrText xml:space="preserve"> PAGEREF _Toc41300421 \h </w:instrText>
            </w:r>
            <w:r>
              <w:rPr>
                <w:noProof/>
                <w:webHidden/>
              </w:rPr>
            </w:r>
            <w:r>
              <w:rPr>
                <w:noProof/>
                <w:webHidden/>
              </w:rPr>
              <w:fldChar w:fldCharType="separate"/>
            </w:r>
            <w:r>
              <w:rPr>
                <w:noProof/>
                <w:webHidden/>
              </w:rPr>
              <w:t>5</w:t>
            </w:r>
            <w:r>
              <w:rPr>
                <w:noProof/>
                <w:webHidden/>
              </w:rPr>
              <w:fldChar w:fldCharType="end"/>
            </w:r>
          </w:hyperlink>
        </w:p>
        <w:p w14:paraId="0C0B7D34" w14:textId="404C5A2B" w:rsidR="00AE6706" w:rsidRDefault="00AE6706">
          <w:pPr>
            <w:pStyle w:val="Verzeichnis1"/>
            <w:tabs>
              <w:tab w:val="left" w:pos="440"/>
            </w:tabs>
            <w:rPr>
              <w:rFonts w:asciiTheme="minorHAnsi" w:eastAsiaTheme="minorEastAsia" w:hAnsiTheme="minorHAnsi"/>
              <w:noProof/>
              <w:sz w:val="22"/>
              <w:lang w:eastAsia="de-CH"/>
            </w:rPr>
          </w:pPr>
          <w:hyperlink w:anchor="_Toc41300422" w:history="1">
            <w:r w:rsidRPr="00817C95">
              <w:rPr>
                <w:rStyle w:val="Hyperlink"/>
                <w:noProof/>
              </w:rPr>
              <w:t>3.</w:t>
            </w:r>
            <w:r>
              <w:rPr>
                <w:rFonts w:asciiTheme="minorHAnsi" w:eastAsiaTheme="minorEastAsia" w:hAnsiTheme="minorHAnsi"/>
                <w:noProof/>
                <w:sz w:val="22"/>
                <w:lang w:eastAsia="de-CH"/>
              </w:rPr>
              <w:tab/>
            </w:r>
            <w:r w:rsidRPr="00817C95">
              <w:rPr>
                <w:rStyle w:val="Hyperlink"/>
                <w:noProof/>
              </w:rPr>
              <w:t>Methodik</w:t>
            </w:r>
            <w:r>
              <w:rPr>
                <w:noProof/>
                <w:webHidden/>
              </w:rPr>
              <w:tab/>
            </w:r>
            <w:r>
              <w:rPr>
                <w:noProof/>
                <w:webHidden/>
              </w:rPr>
              <w:fldChar w:fldCharType="begin"/>
            </w:r>
            <w:r>
              <w:rPr>
                <w:noProof/>
                <w:webHidden/>
              </w:rPr>
              <w:instrText xml:space="preserve"> PAGEREF _Toc41300422 \h </w:instrText>
            </w:r>
            <w:r>
              <w:rPr>
                <w:noProof/>
                <w:webHidden/>
              </w:rPr>
            </w:r>
            <w:r>
              <w:rPr>
                <w:noProof/>
                <w:webHidden/>
              </w:rPr>
              <w:fldChar w:fldCharType="separate"/>
            </w:r>
            <w:r>
              <w:rPr>
                <w:noProof/>
                <w:webHidden/>
              </w:rPr>
              <w:t>5</w:t>
            </w:r>
            <w:r>
              <w:rPr>
                <w:noProof/>
                <w:webHidden/>
              </w:rPr>
              <w:fldChar w:fldCharType="end"/>
            </w:r>
          </w:hyperlink>
        </w:p>
        <w:p w14:paraId="2FCEF77A" w14:textId="4A72CA79" w:rsidR="00AE6706" w:rsidRDefault="00AE6706">
          <w:pPr>
            <w:pStyle w:val="Verzeichnis2"/>
            <w:rPr>
              <w:rFonts w:asciiTheme="minorHAnsi" w:eastAsiaTheme="minorEastAsia" w:hAnsiTheme="minorHAnsi"/>
              <w:noProof/>
              <w:sz w:val="22"/>
              <w:lang w:eastAsia="de-CH"/>
            </w:rPr>
          </w:pPr>
          <w:hyperlink w:anchor="_Toc41300423" w:history="1">
            <w:r w:rsidRPr="00817C95">
              <w:rPr>
                <w:rStyle w:val="Hyperlink"/>
                <w:noProof/>
              </w:rPr>
              <w:t>3.1.</w:t>
            </w:r>
            <w:r>
              <w:rPr>
                <w:rFonts w:asciiTheme="minorHAnsi" w:eastAsiaTheme="minorEastAsia" w:hAnsiTheme="minorHAnsi"/>
                <w:noProof/>
                <w:sz w:val="22"/>
                <w:lang w:eastAsia="de-CH"/>
              </w:rPr>
              <w:tab/>
            </w:r>
            <w:r w:rsidRPr="00817C95">
              <w:rPr>
                <w:rStyle w:val="Hyperlink"/>
                <w:noProof/>
              </w:rPr>
              <w:t>Eine Hypothese</w:t>
            </w:r>
            <w:r>
              <w:rPr>
                <w:noProof/>
                <w:webHidden/>
              </w:rPr>
              <w:tab/>
            </w:r>
            <w:r>
              <w:rPr>
                <w:noProof/>
                <w:webHidden/>
              </w:rPr>
              <w:fldChar w:fldCharType="begin"/>
            </w:r>
            <w:r>
              <w:rPr>
                <w:noProof/>
                <w:webHidden/>
              </w:rPr>
              <w:instrText xml:space="preserve"> PAGEREF _Toc41300423 \h </w:instrText>
            </w:r>
            <w:r>
              <w:rPr>
                <w:noProof/>
                <w:webHidden/>
              </w:rPr>
            </w:r>
            <w:r>
              <w:rPr>
                <w:noProof/>
                <w:webHidden/>
              </w:rPr>
              <w:fldChar w:fldCharType="separate"/>
            </w:r>
            <w:r>
              <w:rPr>
                <w:noProof/>
                <w:webHidden/>
              </w:rPr>
              <w:t>5</w:t>
            </w:r>
            <w:r>
              <w:rPr>
                <w:noProof/>
                <w:webHidden/>
              </w:rPr>
              <w:fldChar w:fldCharType="end"/>
            </w:r>
          </w:hyperlink>
        </w:p>
        <w:p w14:paraId="31F8D704" w14:textId="1849C9E7" w:rsidR="00AE6706" w:rsidRDefault="00AE6706">
          <w:pPr>
            <w:pStyle w:val="Verzeichnis2"/>
            <w:rPr>
              <w:rFonts w:asciiTheme="minorHAnsi" w:eastAsiaTheme="minorEastAsia" w:hAnsiTheme="minorHAnsi"/>
              <w:noProof/>
              <w:sz w:val="22"/>
              <w:lang w:eastAsia="de-CH"/>
            </w:rPr>
          </w:pPr>
          <w:hyperlink w:anchor="_Toc41300424" w:history="1">
            <w:r w:rsidRPr="00817C95">
              <w:rPr>
                <w:rStyle w:val="Hyperlink"/>
                <w:noProof/>
              </w:rPr>
              <w:t>3.2.</w:t>
            </w:r>
            <w:r>
              <w:rPr>
                <w:rFonts w:asciiTheme="minorHAnsi" w:eastAsiaTheme="minorEastAsia" w:hAnsiTheme="minorHAnsi"/>
                <w:noProof/>
                <w:sz w:val="22"/>
                <w:lang w:eastAsia="de-CH"/>
              </w:rPr>
              <w:tab/>
            </w:r>
            <w:r w:rsidRPr="00817C95">
              <w:rPr>
                <w:rStyle w:val="Hyperlink"/>
                <w:noProof/>
              </w:rPr>
              <w:t>Das methodische Vorgehen</w:t>
            </w:r>
            <w:r>
              <w:rPr>
                <w:noProof/>
                <w:webHidden/>
              </w:rPr>
              <w:tab/>
            </w:r>
            <w:r>
              <w:rPr>
                <w:noProof/>
                <w:webHidden/>
              </w:rPr>
              <w:fldChar w:fldCharType="begin"/>
            </w:r>
            <w:r>
              <w:rPr>
                <w:noProof/>
                <w:webHidden/>
              </w:rPr>
              <w:instrText xml:space="preserve"> PAGEREF _Toc41300424 \h </w:instrText>
            </w:r>
            <w:r>
              <w:rPr>
                <w:noProof/>
                <w:webHidden/>
              </w:rPr>
            </w:r>
            <w:r>
              <w:rPr>
                <w:noProof/>
                <w:webHidden/>
              </w:rPr>
              <w:fldChar w:fldCharType="separate"/>
            </w:r>
            <w:r>
              <w:rPr>
                <w:noProof/>
                <w:webHidden/>
              </w:rPr>
              <w:t>6</w:t>
            </w:r>
            <w:r>
              <w:rPr>
                <w:noProof/>
                <w:webHidden/>
              </w:rPr>
              <w:fldChar w:fldCharType="end"/>
            </w:r>
          </w:hyperlink>
        </w:p>
        <w:p w14:paraId="325D8A2C" w14:textId="7B453695" w:rsidR="00AE6706" w:rsidRDefault="00AE6706">
          <w:pPr>
            <w:pStyle w:val="Verzeichnis1"/>
            <w:tabs>
              <w:tab w:val="left" w:pos="440"/>
            </w:tabs>
            <w:rPr>
              <w:rFonts w:asciiTheme="minorHAnsi" w:eastAsiaTheme="minorEastAsia" w:hAnsiTheme="minorHAnsi"/>
              <w:noProof/>
              <w:sz w:val="22"/>
              <w:lang w:eastAsia="de-CH"/>
            </w:rPr>
          </w:pPr>
          <w:hyperlink w:anchor="_Toc41300425" w:history="1">
            <w:r w:rsidRPr="00817C95">
              <w:rPr>
                <w:rStyle w:val="Hyperlink"/>
                <w:noProof/>
              </w:rPr>
              <w:t>4.</w:t>
            </w:r>
            <w:r>
              <w:rPr>
                <w:rFonts w:asciiTheme="minorHAnsi" w:eastAsiaTheme="minorEastAsia" w:hAnsiTheme="minorHAnsi"/>
                <w:noProof/>
                <w:sz w:val="22"/>
                <w:lang w:eastAsia="de-CH"/>
              </w:rPr>
              <w:tab/>
            </w:r>
            <w:r w:rsidRPr="00817C95">
              <w:rPr>
                <w:rStyle w:val="Hyperlink"/>
                <w:noProof/>
              </w:rPr>
              <w:t>Ergebnisse</w:t>
            </w:r>
            <w:r>
              <w:rPr>
                <w:noProof/>
                <w:webHidden/>
              </w:rPr>
              <w:tab/>
            </w:r>
            <w:r>
              <w:rPr>
                <w:noProof/>
                <w:webHidden/>
              </w:rPr>
              <w:fldChar w:fldCharType="begin"/>
            </w:r>
            <w:r>
              <w:rPr>
                <w:noProof/>
                <w:webHidden/>
              </w:rPr>
              <w:instrText xml:space="preserve"> PAGEREF _Toc41300425 \h </w:instrText>
            </w:r>
            <w:r>
              <w:rPr>
                <w:noProof/>
                <w:webHidden/>
              </w:rPr>
            </w:r>
            <w:r>
              <w:rPr>
                <w:noProof/>
                <w:webHidden/>
              </w:rPr>
              <w:fldChar w:fldCharType="separate"/>
            </w:r>
            <w:r>
              <w:rPr>
                <w:noProof/>
                <w:webHidden/>
              </w:rPr>
              <w:t>6</w:t>
            </w:r>
            <w:r>
              <w:rPr>
                <w:noProof/>
                <w:webHidden/>
              </w:rPr>
              <w:fldChar w:fldCharType="end"/>
            </w:r>
          </w:hyperlink>
        </w:p>
        <w:p w14:paraId="498A8C08" w14:textId="7E1CCB7F" w:rsidR="00AE6706" w:rsidRDefault="00AE6706">
          <w:pPr>
            <w:pStyle w:val="Verzeichnis1"/>
            <w:tabs>
              <w:tab w:val="left" w:pos="440"/>
            </w:tabs>
            <w:rPr>
              <w:rFonts w:asciiTheme="minorHAnsi" w:eastAsiaTheme="minorEastAsia" w:hAnsiTheme="minorHAnsi"/>
              <w:noProof/>
              <w:sz w:val="22"/>
              <w:lang w:eastAsia="de-CH"/>
            </w:rPr>
          </w:pPr>
          <w:hyperlink w:anchor="_Toc41300426" w:history="1">
            <w:r w:rsidRPr="00817C95">
              <w:rPr>
                <w:rStyle w:val="Hyperlink"/>
                <w:noProof/>
              </w:rPr>
              <w:t>5.</w:t>
            </w:r>
            <w:r>
              <w:rPr>
                <w:rFonts w:asciiTheme="minorHAnsi" w:eastAsiaTheme="minorEastAsia" w:hAnsiTheme="minorHAnsi"/>
                <w:noProof/>
                <w:sz w:val="22"/>
                <w:lang w:eastAsia="de-CH"/>
              </w:rPr>
              <w:tab/>
            </w:r>
            <w:r w:rsidRPr="00817C95">
              <w:rPr>
                <w:rStyle w:val="Hyperlink"/>
                <w:noProof/>
              </w:rPr>
              <w:t>Schlussfolgerung</w:t>
            </w:r>
            <w:r>
              <w:rPr>
                <w:noProof/>
                <w:webHidden/>
              </w:rPr>
              <w:tab/>
            </w:r>
            <w:r>
              <w:rPr>
                <w:noProof/>
                <w:webHidden/>
              </w:rPr>
              <w:fldChar w:fldCharType="begin"/>
            </w:r>
            <w:r>
              <w:rPr>
                <w:noProof/>
                <w:webHidden/>
              </w:rPr>
              <w:instrText xml:space="preserve"> PAGEREF _Toc41300426 \h </w:instrText>
            </w:r>
            <w:r>
              <w:rPr>
                <w:noProof/>
                <w:webHidden/>
              </w:rPr>
            </w:r>
            <w:r>
              <w:rPr>
                <w:noProof/>
                <w:webHidden/>
              </w:rPr>
              <w:fldChar w:fldCharType="separate"/>
            </w:r>
            <w:r>
              <w:rPr>
                <w:noProof/>
                <w:webHidden/>
              </w:rPr>
              <w:t>7</w:t>
            </w:r>
            <w:r>
              <w:rPr>
                <w:noProof/>
                <w:webHidden/>
              </w:rPr>
              <w:fldChar w:fldCharType="end"/>
            </w:r>
          </w:hyperlink>
        </w:p>
        <w:p w14:paraId="632AE4C6" w14:textId="170AC8AB" w:rsidR="00AE6706" w:rsidRDefault="00AE6706">
          <w:pPr>
            <w:pStyle w:val="Verzeichnis1"/>
            <w:rPr>
              <w:rFonts w:asciiTheme="minorHAnsi" w:eastAsiaTheme="minorEastAsia" w:hAnsiTheme="minorHAnsi"/>
              <w:noProof/>
              <w:sz w:val="22"/>
              <w:lang w:eastAsia="de-CH"/>
            </w:rPr>
          </w:pPr>
          <w:hyperlink w:anchor="_Toc41300427" w:history="1">
            <w:r w:rsidRPr="00817C95">
              <w:rPr>
                <w:rStyle w:val="Hyperlink"/>
                <w:noProof/>
              </w:rPr>
              <w:t>Literaturverzeichnis</w:t>
            </w:r>
            <w:r>
              <w:rPr>
                <w:noProof/>
                <w:webHidden/>
              </w:rPr>
              <w:tab/>
            </w:r>
            <w:r>
              <w:rPr>
                <w:noProof/>
                <w:webHidden/>
              </w:rPr>
              <w:fldChar w:fldCharType="begin"/>
            </w:r>
            <w:r>
              <w:rPr>
                <w:noProof/>
                <w:webHidden/>
              </w:rPr>
              <w:instrText xml:space="preserve"> PAGEREF _Toc41300427 \h </w:instrText>
            </w:r>
            <w:r>
              <w:rPr>
                <w:noProof/>
                <w:webHidden/>
              </w:rPr>
            </w:r>
            <w:r>
              <w:rPr>
                <w:noProof/>
                <w:webHidden/>
              </w:rPr>
              <w:fldChar w:fldCharType="separate"/>
            </w:r>
            <w:r>
              <w:rPr>
                <w:noProof/>
                <w:webHidden/>
              </w:rPr>
              <w:t>9</w:t>
            </w:r>
            <w:r>
              <w:rPr>
                <w:noProof/>
                <w:webHidden/>
              </w:rPr>
              <w:fldChar w:fldCharType="end"/>
            </w:r>
          </w:hyperlink>
        </w:p>
        <w:p w14:paraId="7F975FE9" w14:textId="56DBB011" w:rsidR="00AE6706" w:rsidRDefault="00AE6706">
          <w:pPr>
            <w:pStyle w:val="Verzeichnis1"/>
            <w:rPr>
              <w:rFonts w:asciiTheme="minorHAnsi" w:eastAsiaTheme="minorEastAsia" w:hAnsiTheme="minorHAnsi"/>
              <w:noProof/>
              <w:sz w:val="22"/>
              <w:lang w:eastAsia="de-CH"/>
            </w:rPr>
          </w:pPr>
          <w:hyperlink w:anchor="_Toc41300428" w:history="1">
            <w:r w:rsidRPr="00817C95">
              <w:rPr>
                <w:rStyle w:val="Hyperlink"/>
                <w:noProof/>
              </w:rPr>
              <w:t>Anhang</w:t>
            </w:r>
            <w:r>
              <w:rPr>
                <w:noProof/>
                <w:webHidden/>
              </w:rPr>
              <w:tab/>
            </w:r>
            <w:r>
              <w:rPr>
                <w:noProof/>
                <w:webHidden/>
              </w:rPr>
              <w:fldChar w:fldCharType="begin"/>
            </w:r>
            <w:r>
              <w:rPr>
                <w:noProof/>
                <w:webHidden/>
              </w:rPr>
              <w:instrText xml:space="preserve"> PAGEREF _Toc41300428 \h </w:instrText>
            </w:r>
            <w:r>
              <w:rPr>
                <w:noProof/>
                <w:webHidden/>
              </w:rPr>
            </w:r>
            <w:r>
              <w:rPr>
                <w:noProof/>
                <w:webHidden/>
              </w:rPr>
              <w:fldChar w:fldCharType="separate"/>
            </w:r>
            <w:r>
              <w:rPr>
                <w:noProof/>
                <w:webHidden/>
              </w:rPr>
              <w:t>10</w:t>
            </w:r>
            <w:r>
              <w:rPr>
                <w:noProof/>
                <w:webHidden/>
              </w:rPr>
              <w:fldChar w:fldCharType="end"/>
            </w:r>
          </w:hyperlink>
        </w:p>
        <w:p w14:paraId="6D4761A2" w14:textId="6CDA3183" w:rsidR="00AE6706" w:rsidRDefault="00AE6706">
          <w:pPr>
            <w:pStyle w:val="Verzeichnis2"/>
            <w:rPr>
              <w:rFonts w:asciiTheme="minorHAnsi" w:eastAsiaTheme="minorEastAsia" w:hAnsiTheme="minorHAnsi"/>
              <w:noProof/>
              <w:sz w:val="22"/>
              <w:lang w:eastAsia="de-CH"/>
            </w:rPr>
          </w:pPr>
          <w:hyperlink w:anchor="_Toc41300429" w:history="1">
            <w:r w:rsidRPr="00817C95">
              <w:rPr>
                <w:rStyle w:val="Hyperlink"/>
                <w:noProof/>
              </w:rPr>
              <w:t>A.</w:t>
            </w:r>
            <w:r>
              <w:rPr>
                <w:rFonts w:asciiTheme="minorHAnsi" w:eastAsiaTheme="minorEastAsia" w:hAnsiTheme="minorHAnsi"/>
                <w:noProof/>
                <w:sz w:val="22"/>
                <w:lang w:eastAsia="de-CH"/>
              </w:rPr>
              <w:tab/>
            </w:r>
            <w:r w:rsidRPr="00817C95">
              <w:rPr>
                <w:rStyle w:val="Hyperlink"/>
                <w:noProof/>
              </w:rPr>
              <w:t>Abbildungen</w:t>
            </w:r>
            <w:r>
              <w:rPr>
                <w:noProof/>
                <w:webHidden/>
              </w:rPr>
              <w:tab/>
            </w:r>
            <w:r>
              <w:rPr>
                <w:noProof/>
                <w:webHidden/>
              </w:rPr>
              <w:fldChar w:fldCharType="begin"/>
            </w:r>
            <w:r>
              <w:rPr>
                <w:noProof/>
                <w:webHidden/>
              </w:rPr>
              <w:instrText xml:space="preserve"> PAGEREF _Toc41300429 \h </w:instrText>
            </w:r>
            <w:r>
              <w:rPr>
                <w:noProof/>
                <w:webHidden/>
              </w:rPr>
            </w:r>
            <w:r>
              <w:rPr>
                <w:noProof/>
                <w:webHidden/>
              </w:rPr>
              <w:fldChar w:fldCharType="separate"/>
            </w:r>
            <w:r>
              <w:rPr>
                <w:noProof/>
                <w:webHidden/>
              </w:rPr>
              <w:t>10</w:t>
            </w:r>
            <w:r>
              <w:rPr>
                <w:noProof/>
                <w:webHidden/>
              </w:rPr>
              <w:fldChar w:fldCharType="end"/>
            </w:r>
          </w:hyperlink>
        </w:p>
        <w:p w14:paraId="66796495" w14:textId="47262D8F" w:rsidR="00AE6706" w:rsidRDefault="00AE6706">
          <w:pPr>
            <w:pStyle w:val="Verzeichnis2"/>
            <w:rPr>
              <w:rFonts w:asciiTheme="minorHAnsi" w:eastAsiaTheme="minorEastAsia" w:hAnsiTheme="minorHAnsi"/>
              <w:noProof/>
              <w:sz w:val="22"/>
              <w:lang w:eastAsia="de-CH"/>
            </w:rPr>
          </w:pPr>
          <w:hyperlink w:anchor="_Toc41300430" w:history="1">
            <w:r w:rsidRPr="00817C95">
              <w:rPr>
                <w:rStyle w:val="Hyperlink"/>
                <w:noProof/>
              </w:rPr>
              <w:t>B.</w:t>
            </w:r>
            <w:r>
              <w:rPr>
                <w:rFonts w:asciiTheme="minorHAnsi" w:eastAsiaTheme="minorEastAsia" w:hAnsiTheme="minorHAnsi"/>
                <w:noProof/>
                <w:sz w:val="22"/>
                <w:lang w:eastAsia="de-CH"/>
              </w:rPr>
              <w:tab/>
            </w:r>
            <w:r w:rsidRPr="00817C95">
              <w:rPr>
                <w:rStyle w:val="Hyperlink"/>
                <w:noProof/>
              </w:rPr>
              <w:t>Formelsammlung</w:t>
            </w:r>
            <w:r>
              <w:rPr>
                <w:noProof/>
                <w:webHidden/>
              </w:rPr>
              <w:tab/>
            </w:r>
            <w:r>
              <w:rPr>
                <w:noProof/>
                <w:webHidden/>
              </w:rPr>
              <w:fldChar w:fldCharType="begin"/>
            </w:r>
            <w:r>
              <w:rPr>
                <w:noProof/>
                <w:webHidden/>
              </w:rPr>
              <w:instrText xml:space="preserve"> PAGEREF _Toc41300430 \h </w:instrText>
            </w:r>
            <w:r>
              <w:rPr>
                <w:noProof/>
                <w:webHidden/>
              </w:rPr>
            </w:r>
            <w:r>
              <w:rPr>
                <w:noProof/>
                <w:webHidden/>
              </w:rPr>
              <w:fldChar w:fldCharType="separate"/>
            </w:r>
            <w:r>
              <w:rPr>
                <w:noProof/>
                <w:webHidden/>
              </w:rPr>
              <w:t>15</w:t>
            </w:r>
            <w:r>
              <w:rPr>
                <w:noProof/>
                <w:webHidden/>
              </w:rPr>
              <w:fldChar w:fldCharType="end"/>
            </w:r>
          </w:hyperlink>
        </w:p>
        <w:p w14:paraId="5A149526" w14:textId="4ED1FD6B" w:rsidR="00AE6706" w:rsidRDefault="00AE6706">
          <w:pPr>
            <w:pStyle w:val="Verzeichnis2"/>
            <w:rPr>
              <w:rFonts w:asciiTheme="minorHAnsi" w:eastAsiaTheme="minorEastAsia" w:hAnsiTheme="minorHAnsi"/>
              <w:noProof/>
              <w:sz w:val="22"/>
              <w:lang w:eastAsia="de-CH"/>
            </w:rPr>
          </w:pPr>
          <w:hyperlink w:anchor="_Toc41300431" w:history="1">
            <w:r w:rsidRPr="00817C95">
              <w:rPr>
                <w:rStyle w:val="Hyperlink"/>
                <w:noProof/>
              </w:rPr>
              <w:t>C.</w:t>
            </w:r>
            <w:r>
              <w:rPr>
                <w:rFonts w:asciiTheme="minorHAnsi" w:eastAsiaTheme="minorEastAsia" w:hAnsiTheme="minorHAnsi"/>
                <w:noProof/>
                <w:sz w:val="22"/>
                <w:lang w:eastAsia="de-CH"/>
              </w:rPr>
              <w:tab/>
            </w:r>
            <w:r w:rsidRPr="00817C95">
              <w:rPr>
                <w:rStyle w:val="Hyperlink"/>
                <w:noProof/>
              </w:rPr>
              <w:t>R-Code</w:t>
            </w:r>
            <w:r>
              <w:rPr>
                <w:noProof/>
                <w:webHidden/>
              </w:rPr>
              <w:tab/>
            </w:r>
            <w:r>
              <w:rPr>
                <w:noProof/>
                <w:webHidden/>
              </w:rPr>
              <w:fldChar w:fldCharType="begin"/>
            </w:r>
            <w:r>
              <w:rPr>
                <w:noProof/>
                <w:webHidden/>
              </w:rPr>
              <w:instrText xml:space="preserve"> PAGEREF _Toc41300431 \h </w:instrText>
            </w:r>
            <w:r>
              <w:rPr>
                <w:noProof/>
                <w:webHidden/>
              </w:rPr>
            </w:r>
            <w:r>
              <w:rPr>
                <w:noProof/>
                <w:webHidden/>
              </w:rPr>
              <w:fldChar w:fldCharType="separate"/>
            </w:r>
            <w:r>
              <w:rPr>
                <w:noProof/>
                <w:webHidden/>
              </w:rPr>
              <w:t>16</w:t>
            </w:r>
            <w:r>
              <w:rPr>
                <w:noProof/>
                <w:webHidden/>
              </w:rPr>
              <w:fldChar w:fldCharType="end"/>
            </w:r>
          </w:hyperlink>
        </w:p>
        <w:p w14:paraId="62AAB7A8" w14:textId="1CEC65F4" w:rsidR="00AE6706" w:rsidRDefault="00AE6706">
          <w:pPr>
            <w:pStyle w:val="Verzeichnis1"/>
            <w:rPr>
              <w:rFonts w:asciiTheme="minorHAnsi" w:eastAsiaTheme="minorEastAsia" w:hAnsiTheme="minorHAnsi"/>
              <w:noProof/>
              <w:sz w:val="22"/>
              <w:lang w:eastAsia="de-CH"/>
            </w:rPr>
          </w:pPr>
          <w:hyperlink w:anchor="_Toc41300432" w:history="1">
            <w:r w:rsidRPr="00817C95">
              <w:rPr>
                <w:rStyle w:val="Hyperlink"/>
                <w:noProof/>
              </w:rPr>
              <w:t>Eidesstattliche Erklärung</w:t>
            </w:r>
            <w:r>
              <w:rPr>
                <w:noProof/>
                <w:webHidden/>
              </w:rPr>
              <w:tab/>
            </w:r>
            <w:r>
              <w:rPr>
                <w:noProof/>
                <w:webHidden/>
              </w:rPr>
              <w:fldChar w:fldCharType="begin"/>
            </w:r>
            <w:r>
              <w:rPr>
                <w:noProof/>
                <w:webHidden/>
              </w:rPr>
              <w:instrText xml:space="preserve"> PAGEREF _Toc41300432 \h </w:instrText>
            </w:r>
            <w:r>
              <w:rPr>
                <w:noProof/>
                <w:webHidden/>
              </w:rPr>
            </w:r>
            <w:r>
              <w:rPr>
                <w:noProof/>
                <w:webHidden/>
              </w:rPr>
              <w:fldChar w:fldCharType="separate"/>
            </w:r>
            <w:r>
              <w:rPr>
                <w:noProof/>
                <w:webHidden/>
              </w:rPr>
              <w:t>21</w:t>
            </w:r>
            <w:r>
              <w:rPr>
                <w:noProof/>
                <w:webHidden/>
              </w:rPr>
              <w:fldChar w:fldCharType="end"/>
            </w:r>
          </w:hyperlink>
        </w:p>
        <w:p w14:paraId="757CEE8F" w14:textId="038E30EC"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300416"/>
      <w:r>
        <w:t>Abbildungsverzeichnis</w:t>
      </w:r>
      <w:bookmarkEnd w:id="4"/>
      <w:bookmarkEnd w:id="5"/>
      <w:bookmarkEnd w:id="6"/>
    </w:p>
    <w:p w14:paraId="04C7D26B" w14:textId="557DF18B" w:rsidR="00B11601"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292216" w:history="1">
        <w:r w:rsidR="00B11601" w:rsidRPr="0033208C">
          <w:rPr>
            <w:rStyle w:val="Hyperlink"/>
            <w:noProof/>
          </w:rPr>
          <w:t>Abbildung 1: Die Effizienzkurve (Mondello, 2015, p. 118)</w:t>
        </w:r>
        <w:r w:rsidR="00B11601">
          <w:rPr>
            <w:noProof/>
            <w:webHidden/>
          </w:rPr>
          <w:tab/>
        </w:r>
        <w:r w:rsidR="00B11601">
          <w:rPr>
            <w:noProof/>
            <w:webHidden/>
          </w:rPr>
          <w:fldChar w:fldCharType="begin"/>
        </w:r>
        <w:r w:rsidR="00B11601">
          <w:rPr>
            <w:noProof/>
            <w:webHidden/>
          </w:rPr>
          <w:instrText xml:space="preserve"> PAGEREF _Toc41292216 \h </w:instrText>
        </w:r>
        <w:r w:rsidR="00B11601">
          <w:rPr>
            <w:noProof/>
            <w:webHidden/>
          </w:rPr>
        </w:r>
        <w:r w:rsidR="00B11601">
          <w:rPr>
            <w:noProof/>
            <w:webHidden/>
          </w:rPr>
          <w:fldChar w:fldCharType="separate"/>
        </w:r>
        <w:r w:rsidR="00B11601">
          <w:rPr>
            <w:noProof/>
            <w:webHidden/>
          </w:rPr>
          <w:t>9</w:t>
        </w:r>
        <w:r w:rsidR="00B11601">
          <w:rPr>
            <w:noProof/>
            <w:webHidden/>
          </w:rPr>
          <w:fldChar w:fldCharType="end"/>
        </w:r>
      </w:hyperlink>
    </w:p>
    <w:p w14:paraId="00E00022" w14:textId="22F81919" w:rsidR="00B11601" w:rsidRDefault="00D91416">
      <w:pPr>
        <w:pStyle w:val="Abbildungsverzeichnis"/>
        <w:tabs>
          <w:tab w:val="right" w:leader="dot" w:pos="9060"/>
        </w:tabs>
        <w:rPr>
          <w:rFonts w:asciiTheme="minorHAnsi" w:eastAsiaTheme="minorEastAsia" w:hAnsiTheme="minorHAnsi"/>
          <w:noProof/>
          <w:sz w:val="22"/>
          <w:lang w:eastAsia="de-CH"/>
        </w:rPr>
      </w:pPr>
      <w:hyperlink r:id="rId9" w:anchor="_Toc41292217" w:history="1">
        <w:r w:rsidR="00B11601" w:rsidRPr="0033208C">
          <w:rPr>
            <w:rStyle w:val="Hyperlink"/>
            <w:noProof/>
          </w:rPr>
          <w:t>Abbildung 2: Die Indifferenzkurve (Mondello, 2015, p. 141)</w:t>
        </w:r>
        <w:r w:rsidR="00B11601">
          <w:rPr>
            <w:noProof/>
            <w:webHidden/>
          </w:rPr>
          <w:tab/>
        </w:r>
        <w:r w:rsidR="00B11601">
          <w:rPr>
            <w:noProof/>
            <w:webHidden/>
          </w:rPr>
          <w:fldChar w:fldCharType="begin"/>
        </w:r>
        <w:r w:rsidR="00B11601">
          <w:rPr>
            <w:noProof/>
            <w:webHidden/>
          </w:rPr>
          <w:instrText xml:space="preserve"> PAGEREF _Toc41292217 \h </w:instrText>
        </w:r>
        <w:r w:rsidR="00B11601">
          <w:rPr>
            <w:noProof/>
            <w:webHidden/>
          </w:rPr>
        </w:r>
        <w:r w:rsidR="00B11601">
          <w:rPr>
            <w:noProof/>
            <w:webHidden/>
          </w:rPr>
          <w:fldChar w:fldCharType="separate"/>
        </w:r>
        <w:r w:rsidR="00B11601">
          <w:rPr>
            <w:noProof/>
            <w:webHidden/>
          </w:rPr>
          <w:t>9</w:t>
        </w:r>
        <w:r w:rsidR="00B11601">
          <w:rPr>
            <w:noProof/>
            <w:webHidden/>
          </w:rPr>
          <w:fldChar w:fldCharType="end"/>
        </w:r>
      </w:hyperlink>
    </w:p>
    <w:p w14:paraId="2C71C0BD" w14:textId="4E55E677" w:rsidR="00B11601" w:rsidRDefault="00D91416">
      <w:pPr>
        <w:pStyle w:val="Abbildungsverzeichnis"/>
        <w:tabs>
          <w:tab w:val="right" w:leader="dot" w:pos="9060"/>
        </w:tabs>
        <w:rPr>
          <w:rFonts w:asciiTheme="minorHAnsi" w:eastAsiaTheme="minorEastAsia" w:hAnsiTheme="minorHAnsi"/>
          <w:noProof/>
          <w:sz w:val="22"/>
          <w:lang w:eastAsia="de-CH"/>
        </w:rPr>
      </w:pPr>
      <w:hyperlink r:id="rId10" w:anchor="_Toc41292218" w:history="1">
        <w:r w:rsidR="00B11601" w:rsidRPr="0033208C">
          <w:rPr>
            <w:rStyle w:val="Hyperlink"/>
            <w:noProof/>
          </w:rPr>
          <w:t>Abbildung 3: Das optimale Portfolio in der Theorie (Mondello, 2015, p. 147)</w:t>
        </w:r>
        <w:r w:rsidR="00B11601">
          <w:rPr>
            <w:noProof/>
            <w:webHidden/>
          </w:rPr>
          <w:tab/>
        </w:r>
        <w:r w:rsidR="00B11601">
          <w:rPr>
            <w:noProof/>
            <w:webHidden/>
          </w:rPr>
          <w:fldChar w:fldCharType="begin"/>
        </w:r>
        <w:r w:rsidR="00B11601">
          <w:rPr>
            <w:noProof/>
            <w:webHidden/>
          </w:rPr>
          <w:instrText xml:space="preserve"> PAGEREF _Toc41292218 \h </w:instrText>
        </w:r>
        <w:r w:rsidR="00B11601">
          <w:rPr>
            <w:noProof/>
            <w:webHidden/>
          </w:rPr>
        </w:r>
        <w:r w:rsidR="00B11601">
          <w:rPr>
            <w:noProof/>
            <w:webHidden/>
          </w:rPr>
          <w:fldChar w:fldCharType="separate"/>
        </w:r>
        <w:r w:rsidR="00B11601">
          <w:rPr>
            <w:noProof/>
            <w:webHidden/>
          </w:rPr>
          <w:t>9</w:t>
        </w:r>
        <w:r w:rsidR="00B11601">
          <w:rPr>
            <w:noProof/>
            <w:webHidden/>
          </w:rPr>
          <w:fldChar w:fldCharType="end"/>
        </w:r>
      </w:hyperlink>
    </w:p>
    <w:p w14:paraId="22FBE8D5" w14:textId="1CA2CF3B" w:rsidR="00B11601" w:rsidRDefault="00D91416">
      <w:pPr>
        <w:pStyle w:val="Abbildungsverzeichnis"/>
        <w:tabs>
          <w:tab w:val="right" w:leader="dot" w:pos="9060"/>
        </w:tabs>
        <w:rPr>
          <w:rFonts w:asciiTheme="minorHAnsi" w:eastAsiaTheme="minorEastAsia" w:hAnsiTheme="minorHAnsi"/>
          <w:noProof/>
          <w:sz w:val="22"/>
          <w:lang w:eastAsia="de-CH"/>
        </w:rPr>
      </w:pPr>
      <w:hyperlink w:anchor="_Toc41292219" w:history="1">
        <w:r w:rsidR="00B11601" w:rsidRPr="0033208C">
          <w:rPr>
            <w:rStyle w:val="Hyperlink"/>
            <w:noProof/>
          </w:rPr>
          <w:t>Abbildung 4: Chart des SMI von 1991 bis 2020 von Yahoo Finance</w:t>
        </w:r>
        <w:r w:rsidR="00B11601">
          <w:rPr>
            <w:noProof/>
            <w:webHidden/>
          </w:rPr>
          <w:tab/>
        </w:r>
        <w:r w:rsidR="00B11601">
          <w:rPr>
            <w:noProof/>
            <w:webHidden/>
          </w:rPr>
          <w:fldChar w:fldCharType="begin"/>
        </w:r>
        <w:r w:rsidR="00B11601">
          <w:rPr>
            <w:noProof/>
            <w:webHidden/>
          </w:rPr>
          <w:instrText xml:space="preserve"> PAGEREF _Toc41292219 \h </w:instrText>
        </w:r>
        <w:r w:rsidR="00B11601">
          <w:rPr>
            <w:noProof/>
            <w:webHidden/>
          </w:rPr>
        </w:r>
        <w:r w:rsidR="00B11601">
          <w:rPr>
            <w:noProof/>
            <w:webHidden/>
          </w:rPr>
          <w:fldChar w:fldCharType="separate"/>
        </w:r>
        <w:r w:rsidR="00B11601">
          <w:rPr>
            <w:noProof/>
            <w:webHidden/>
          </w:rPr>
          <w:t>10</w:t>
        </w:r>
        <w:r w:rsidR="00B11601">
          <w:rPr>
            <w:noProof/>
            <w:webHidden/>
          </w:rPr>
          <w:fldChar w:fldCharType="end"/>
        </w:r>
      </w:hyperlink>
    </w:p>
    <w:p w14:paraId="351FEE03" w14:textId="28CBC12A" w:rsidR="00B11601" w:rsidRDefault="00D91416">
      <w:pPr>
        <w:pStyle w:val="Abbildungsverzeichnis"/>
        <w:tabs>
          <w:tab w:val="right" w:leader="dot" w:pos="9060"/>
        </w:tabs>
        <w:rPr>
          <w:rFonts w:asciiTheme="minorHAnsi" w:eastAsiaTheme="minorEastAsia" w:hAnsiTheme="minorHAnsi"/>
          <w:noProof/>
          <w:sz w:val="22"/>
          <w:lang w:eastAsia="de-CH"/>
        </w:rPr>
      </w:pPr>
      <w:hyperlink w:anchor="_Toc41292220" w:history="1">
        <w:r w:rsidR="00B11601" w:rsidRPr="0033208C">
          <w:rPr>
            <w:rStyle w:val="Hyperlink"/>
            <w:noProof/>
          </w:rPr>
          <w:t>Abbildung 5: Performance aller Aktien des SMI in den letzten 10 Jahren</w:t>
        </w:r>
        <w:r w:rsidR="00B11601">
          <w:rPr>
            <w:noProof/>
            <w:webHidden/>
          </w:rPr>
          <w:tab/>
        </w:r>
        <w:r w:rsidR="00B11601">
          <w:rPr>
            <w:noProof/>
            <w:webHidden/>
          </w:rPr>
          <w:fldChar w:fldCharType="begin"/>
        </w:r>
        <w:r w:rsidR="00B11601">
          <w:rPr>
            <w:noProof/>
            <w:webHidden/>
          </w:rPr>
          <w:instrText xml:space="preserve"> PAGEREF _Toc41292220 \h </w:instrText>
        </w:r>
        <w:r w:rsidR="00B11601">
          <w:rPr>
            <w:noProof/>
            <w:webHidden/>
          </w:rPr>
        </w:r>
        <w:r w:rsidR="00B11601">
          <w:rPr>
            <w:noProof/>
            <w:webHidden/>
          </w:rPr>
          <w:fldChar w:fldCharType="separate"/>
        </w:r>
        <w:r w:rsidR="00B11601">
          <w:rPr>
            <w:noProof/>
            <w:webHidden/>
          </w:rPr>
          <w:t>10</w:t>
        </w:r>
        <w:r w:rsidR="00B11601">
          <w:rPr>
            <w:noProof/>
            <w:webHidden/>
          </w:rPr>
          <w:fldChar w:fldCharType="end"/>
        </w:r>
      </w:hyperlink>
    </w:p>
    <w:p w14:paraId="24FAB4E2" w14:textId="7808462A" w:rsidR="00B11601" w:rsidRDefault="00D91416">
      <w:pPr>
        <w:pStyle w:val="Abbildungsverzeichnis"/>
        <w:tabs>
          <w:tab w:val="right" w:leader="dot" w:pos="9060"/>
        </w:tabs>
        <w:rPr>
          <w:rFonts w:asciiTheme="minorHAnsi" w:eastAsiaTheme="minorEastAsia" w:hAnsiTheme="minorHAnsi"/>
          <w:noProof/>
          <w:sz w:val="22"/>
          <w:lang w:eastAsia="de-CH"/>
        </w:rPr>
      </w:pPr>
      <w:hyperlink w:anchor="_Toc41292221" w:history="1">
        <w:r w:rsidR="00B11601" w:rsidRPr="0033208C">
          <w:rPr>
            <w:rStyle w:val="Hyperlink"/>
            <w:noProof/>
          </w:rPr>
          <w:t>Abbildung 6: Berechnete Effizienzkurve des optimalen Portfolios</w:t>
        </w:r>
        <w:r w:rsidR="00B11601">
          <w:rPr>
            <w:noProof/>
            <w:webHidden/>
          </w:rPr>
          <w:tab/>
        </w:r>
        <w:r w:rsidR="00B11601">
          <w:rPr>
            <w:noProof/>
            <w:webHidden/>
          </w:rPr>
          <w:fldChar w:fldCharType="begin"/>
        </w:r>
        <w:r w:rsidR="00B11601">
          <w:rPr>
            <w:noProof/>
            <w:webHidden/>
          </w:rPr>
          <w:instrText xml:space="preserve"> PAGEREF _Toc41292221 \h </w:instrText>
        </w:r>
        <w:r w:rsidR="00B11601">
          <w:rPr>
            <w:noProof/>
            <w:webHidden/>
          </w:rPr>
        </w:r>
        <w:r w:rsidR="00B11601">
          <w:rPr>
            <w:noProof/>
            <w:webHidden/>
          </w:rPr>
          <w:fldChar w:fldCharType="separate"/>
        </w:r>
        <w:r w:rsidR="00B11601">
          <w:rPr>
            <w:noProof/>
            <w:webHidden/>
          </w:rPr>
          <w:t>11</w:t>
        </w:r>
        <w:r w:rsidR="00B11601">
          <w:rPr>
            <w:noProof/>
            <w:webHidden/>
          </w:rPr>
          <w:fldChar w:fldCharType="end"/>
        </w:r>
      </w:hyperlink>
    </w:p>
    <w:p w14:paraId="40F9FE62" w14:textId="50DF2478" w:rsidR="00B11601" w:rsidRDefault="00D91416">
      <w:pPr>
        <w:pStyle w:val="Abbildungsverzeichnis"/>
        <w:tabs>
          <w:tab w:val="right" w:leader="dot" w:pos="9060"/>
        </w:tabs>
        <w:rPr>
          <w:rFonts w:asciiTheme="minorHAnsi" w:eastAsiaTheme="minorEastAsia" w:hAnsiTheme="minorHAnsi"/>
          <w:noProof/>
          <w:sz w:val="22"/>
          <w:lang w:eastAsia="de-CH"/>
        </w:rPr>
      </w:pPr>
      <w:hyperlink w:anchor="_Toc41292222" w:history="1">
        <w:r w:rsidR="00B11601" w:rsidRPr="0033208C">
          <w:rPr>
            <w:rStyle w:val="Hyperlink"/>
            <w:noProof/>
          </w:rPr>
          <w:t>Abbildung 7: Kumulierter Ertrag des optimalen Portfolios</w:t>
        </w:r>
        <w:r w:rsidR="00B11601">
          <w:rPr>
            <w:noProof/>
            <w:webHidden/>
          </w:rPr>
          <w:tab/>
        </w:r>
        <w:r w:rsidR="00B11601">
          <w:rPr>
            <w:noProof/>
            <w:webHidden/>
          </w:rPr>
          <w:fldChar w:fldCharType="begin"/>
        </w:r>
        <w:r w:rsidR="00B11601">
          <w:rPr>
            <w:noProof/>
            <w:webHidden/>
          </w:rPr>
          <w:instrText xml:space="preserve"> PAGEREF _Toc41292222 \h </w:instrText>
        </w:r>
        <w:r w:rsidR="00B11601">
          <w:rPr>
            <w:noProof/>
            <w:webHidden/>
          </w:rPr>
        </w:r>
        <w:r w:rsidR="00B11601">
          <w:rPr>
            <w:noProof/>
            <w:webHidden/>
          </w:rPr>
          <w:fldChar w:fldCharType="separate"/>
        </w:r>
        <w:r w:rsidR="00B11601">
          <w:rPr>
            <w:noProof/>
            <w:webHidden/>
          </w:rPr>
          <w:t>11</w:t>
        </w:r>
        <w:r w:rsidR="00B11601">
          <w:rPr>
            <w:noProof/>
            <w:webHidden/>
          </w:rPr>
          <w:fldChar w:fldCharType="end"/>
        </w:r>
      </w:hyperlink>
    </w:p>
    <w:p w14:paraId="51A0C13E" w14:textId="64F9B374" w:rsidR="00B11601" w:rsidRDefault="00D91416">
      <w:pPr>
        <w:pStyle w:val="Abbildungsverzeichnis"/>
        <w:tabs>
          <w:tab w:val="right" w:leader="dot" w:pos="9060"/>
        </w:tabs>
        <w:rPr>
          <w:rFonts w:asciiTheme="minorHAnsi" w:eastAsiaTheme="minorEastAsia" w:hAnsiTheme="minorHAnsi"/>
          <w:noProof/>
          <w:sz w:val="22"/>
          <w:lang w:eastAsia="de-CH"/>
        </w:rPr>
      </w:pPr>
      <w:hyperlink w:anchor="_Toc41292223" w:history="1">
        <w:r w:rsidR="00B11601" w:rsidRPr="0033208C">
          <w:rPr>
            <w:rStyle w:val="Hyperlink"/>
            <w:noProof/>
          </w:rPr>
          <w:t>Abbildung 8: PACF des optimalen Portfolios</w:t>
        </w:r>
        <w:r w:rsidR="00B11601">
          <w:rPr>
            <w:noProof/>
            <w:webHidden/>
          </w:rPr>
          <w:tab/>
        </w:r>
        <w:r w:rsidR="00B11601">
          <w:rPr>
            <w:noProof/>
            <w:webHidden/>
          </w:rPr>
          <w:fldChar w:fldCharType="begin"/>
        </w:r>
        <w:r w:rsidR="00B11601">
          <w:rPr>
            <w:noProof/>
            <w:webHidden/>
          </w:rPr>
          <w:instrText xml:space="preserve"> PAGEREF _Toc41292223 \h </w:instrText>
        </w:r>
        <w:r w:rsidR="00B11601">
          <w:rPr>
            <w:noProof/>
            <w:webHidden/>
          </w:rPr>
        </w:r>
        <w:r w:rsidR="00B11601">
          <w:rPr>
            <w:noProof/>
            <w:webHidden/>
          </w:rPr>
          <w:fldChar w:fldCharType="separate"/>
        </w:r>
        <w:r w:rsidR="00B11601">
          <w:rPr>
            <w:noProof/>
            <w:webHidden/>
          </w:rPr>
          <w:t>12</w:t>
        </w:r>
        <w:r w:rsidR="00B11601">
          <w:rPr>
            <w:noProof/>
            <w:webHidden/>
          </w:rPr>
          <w:fldChar w:fldCharType="end"/>
        </w:r>
      </w:hyperlink>
    </w:p>
    <w:p w14:paraId="1F223C32" w14:textId="4192C780" w:rsidR="00B11601" w:rsidRDefault="00D91416">
      <w:pPr>
        <w:pStyle w:val="Abbildungsverzeichnis"/>
        <w:tabs>
          <w:tab w:val="right" w:leader="dot" w:pos="9060"/>
        </w:tabs>
        <w:rPr>
          <w:rFonts w:asciiTheme="minorHAnsi" w:eastAsiaTheme="minorEastAsia" w:hAnsiTheme="minorHAnsi"/>
          <w:noProof/>
          <w:sz w:val="22"/>
          <w:lang w:eastAsia="de-CH"/>
        </w:rPr>
      </w:pPr>
      <w:hyperlink w:anchor="_Toc41292224" w:history="1">
        <w:r w:rsidR="00B11601" w:rsidRPr="0033208C">
          <w:rPr>
            <w:rStyle w:val="Hyperlink"/>
            <w:noProof/>
          </w:rPr>
          <w:t>Abbildung 9: Residuen des optimalen Portfolios</w:t>
        </w:r>
        <w:r w:rsidR="00B11601">
          <w:rPr>
            <w:noProof/>
            <w:webHidden/>
          </w:rPr>
          <w:tab/>
        </w:r>
        <w:r w:rsidR="00B11601">
          <w:rPr>
            <w:noProof/>
            <w:webHidden/>
          </w:rPr>
          <w:fldChar w:fldCharType="begin"/>
        </w:r>
        <w:r w:rsidR="00B11601">
          <w:rPr>
            <w:noProof/>
            <w:webHidden/>
          </w:rPr>
          <w:instrText xml:space="preserve"> PAGEREF _Toc41292224 \h </w:instrText>
        </w:r>
        <w:r w:rsidR="00B11601">
          <w:rPr>
            <w:noProof/>
            <w:webHidden/>
          </w:rPr>
        </w:r>
        <w:r w:rsidR="00B11601">
          <w:rPr>
            <w:noProof/>
            <w:webHidden/>
          </w:rPr>
          <w:fldChar w:fldCharType="separate"/>
        </w:r>
        <w:r w:rsidR="00B11601">
          <w:rPr>
            <w:noProof/>
            <w:webHidden/>
          </w:rPr>
          <w:t>12</w:t>
        </w:r>
        <w:r w:rsidR="00B11601">
          <w:rPr>
            <w:noProof/>
            <w:webHidden/>
          </w:rPr>
          <w:fldChar w:fldCharType="end"/>
        </w:r>
      </w:hyperlink>
    </w:p>
    <w:p w14:paraId="7F6C0760" w14:textId="1C335084" w:rsidR="00B11601" w:rsidRDefault="00D91416">
      <w:pPr>
        <w:pStyle w:val="Abbildungsverzeichnis"/>
        <w:tabs>
          <w:tab w:val="right" w:leader="dot" w:pos="9060"/>
        </w:tabs>
        <w:rPr>
          <w:rFonts w:asciiTheme="minorHAnsi" w:eastAsiaTheme="minorEastAsia" w:hAnsiTheme="minorHAnsi"/>
          <w:noProof/>
          <w:sz w:val="22"/>
          <w:lang w:eastAsia="de-CH"/>
        </w:rPr>
      </w:pPr>
      <w:hyperlink w:anchor="_Toc41292225" w:history="1">
        <w:r w:rsidR="00B11601" w:rsidRPr="0033208C">
          <w:rPr>
            <w:rStyle w:val="Hyperlink"/>
            <w:noProof/>
          </w:rPr>
          <w:t>Abbildung 10: Ausblick/Vorhersage des optimalen Portfolios</w:t>
        </w:r>
        <w:r w:rsidR="00B11601">
          <w:rPr>
            <w:noProof/>
            <w:webHidden/>
          </w:rPr>
          <w:tab/>
        </w:r>
        <w:r w:rsidR="00B11601">
          <w:rPr>
            <w:noProof/>
            <w:webHidden/>
          </w:rPr>
          <w:fldChar w:fldCharType="begin"/>
        </w:r>
        <w:r w:rsidR="00B11601">
          <w:rPr>
            <w:noProof/>
            <w:webHidden/>
          </w:rPr>
          <w:instrText xml:space="preserve"> PAGEREF _Toc41292225 \h </w:instrText>
        </w:r>
        <w:r w:rsidR="00B11601">
          <w:rPr>
            <w:noProof/>
            <w:webHidden/>
          </w:rPr>
        </w:r>
        <w:r w:rsidR="00B11601">
          <w:rPr>
            <w:noProof/>
            <w:webHidden/>
          </w:rPr>
          <w:fldChar w:fldCharType="separate"/>
        </w:r>
        <w:r w:rsidR="00B11601">
          <w:rPr>
            <w:noProof/>
            <w:webHidden/>
          </w:rPr>
          <w:t>13</w:t>
        </w:r>
        <w:r w:rsidR="00B11601">
          <w:rPr>
            <w:noProof/>
            <w:webHidden/>
          </w:rPr>
          <w:fldChar w:fldCharType="end"/>
        </w:r>
      </w:hyperlink>
    </w:p>
    <w:p w14:paraId="6E63FD6F" w14:textId="00F779F9" w:rsidR="00B11601" w:rsidRDefault="00D91416">
      <w:pPr>
        <w:pStyle w:val="Abbildungsverzeichnis"/>
        <w:tabs>
          <w:tab w:val="right" w:leader="dot" w:pos="9060"/>
        </w:tabs>
        <w:rPr>
          <w:rFonts w:asciiTheme="minorHAnsi" w:eastAsiaTheme="minorEastAsia" w:hAnsiTheme="minorHAnsi"/>
          <w:noProof/>
          <w:sz w:val="22"/>
          <w:lang w:eastAsia="de-CH"/>
        </w:rPr>
      </w:pPr>
      <w:hyperlink w:anchor="_Toc41292226" w:history="1">
        <w:r w:rsidR="00B11601" w:rsidRPr="0033208C">
          <w:rPr>
            <w:rStyle w:val="Hyperlink"/>
            <w:noProof/>
          </w:rPr>
          <w:t>Abbildung 11: Vergleich Performance zwischen SMI und optimalen Portfolio</w:t>
        </w:r>
        <w:r w:rsidR="00B11601">
          <w:rPr>
            <w:noProof/>
            <w:webHidden/>
          </w:rPr>
          <w:tab/>
        </w:r>
        <w:r w:rsidR="00B11601">
          <w:rPr>
            <w:noProof/>
            <w:webHidden/>
          </w:rPr>
          <w:fldChar w:fldCharType="begin"/>
        </w:r>
        <w:r w:rsidR="00B11601">
          <w:rPr>
            <w:noProof/>
            <w:webHidden/>
          </w:rPr>
          <w:instrText xml:space="preserve"> PAGEREF _Toc41292226 \h </w:instrText>
        </w:r>
        <w:r w:rsidR="00B11601">
          <w:rPr>
            <w:noProof/>
            <w:webHidden/>
          </w:rPr>
        </w:r>
        <w:r w:rsidR="00B11601">
          <w:rPr>
            <w:noProof/>
            <w:webHidden/>
          </w:rPr>
          <w:fldChar w:fldCharType="separate"/>
        </w:r>
        <w:r w:rsidR="00B11601">
          <w:rPr>
            <w:noProof/>
            <w:webHidden/>
          </w:rPr>
          <w:t>13</w:t>
        </w:r>
        <w:r w:rsidR="00B11601">
          <w:rPr>
            <w:noProof/>
            <w:webHidden/>
          </w:rPr>
          <w:fldChar w:fldCharType="end"/>
        </w:r>
      </w:hyperlink>
    </w:p>
    <w:p w14:paraId="656DF3F9" w14:textId="4CFC43F4" w:rsidR="008B4BF2" w:rsidRDefault="00685E2F" w:rsidP="00BB02B4">
      <w:pPr>
        <w:jc w:val="left"/>
      </w:pPr>
      <w:r>
        <w:fldChar w:fldCharType="end"/>
      </w:r>
    </w:p>
    <w:p w14:paraId="7FAA857E" w14:textId="0AD93104" w:rsidR="007B2836" w:rsidRDefault="007B2836" w:rsidP="007B2836">
      <w:pPr>
        <w:pStyle w:val="berschrift1"/>
      </w:pPr>
      <w:bookmarkStart w:id="7" w:name="_Toc41300417"/>
      <w:r>
        <w:t>Tabellenverzeichnis</w:t>
      </w:r>
      <w:bookmarkEnd w:id="7"/>
    </w:p>
    <w:p w14:paraId="3F775D5B" w14:textId="529161D9" w:rsidR="001D449A"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50005" w:history="1">
        <w:r w:rsidR="001D449A" w:rsidRPr="004A154A">
          <w:rPr>
            <w:rStyle w:val="Hyperlink"/>
            <w:noProof/>
          </w:rPr>
          <w:t>Tabelle 1: Das optimale Portfolio</w:t>
        </w:r>
        <w:r w:rsidR="001D449A">
          <w:rPr>
            <w:noProof/>
            <w:webHidden/>
          </w:rPr>
          <w:tab/>
        </w:r>
        <w:r w:rsidR="001D449A">
          <w:rPr>
            <w:noProof/>
            <w:webHidden/>
          </w:rPr>
          <w:fldChar w:fldCharType="begin"/>
        </w:r>
        <w:r w:rsidR="001D449A">
          <w:rPr>
            <w:noProof/>
            <w:webHidden/>
          </w:rPr>
          <w:instrText xml:space="preserve"> PAGEREF _Toc41250005 \h </w:instrText>
        </w:r>
        <w:r w:rsidR="001D449A">
          <w:rPr>
            <w:noProof/>
            <w:webHidden/>
          </w:rPr>
        </w:r>
        <w:r w:rsidR="001D449A">
          <w:rPr>
            <w:noProof/>
            <w:webHidden/>
          </w:rPr>
          <w:fldChar w:fldCharType="separate"/>
        </w:r>
        <w:r w:rsidR="001D449A">
          <w:rPr>
            <w:noProof/>
            <w:webHidden/>
          </w:rPr>
          <w:t>7</w:t>
        </w:r>
        <w:r w:rsidR="001D449A">
          <w:rPr>
            <w:noProof/>
            <w:webHidden/>
          </w:rPr>
          <w:fldChar w:fldCharType="end"/>
        </w:r>
      </w:hyperlink>
    </w:p>
    <w:p w14:paraId="1727EDA5" w14:textId="00C277B7"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300418"/>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C31D67">
      <w:pPr>
        <w:spacing w:line="259" w:lineRule="auto"/>
        <w:ind w:firstLine="708"/>
        <w:jc w:val="left"/>
      </w:pPr>
      <w:r w:rsidRPr="00275BB1">
        <w:rPr>
          <w:b/>
        </w:rPr>
        <w:t>F1</w:t>
      </w:r>
      <w:r>
        <w:t>: Wie setzt sich ein optimales Aktienportfolio aus dem SMI zusammen?</w:t>
      </w:r>
    </w:p>
    <w:p w14:paraId="50AE12E5" w14:textId="4BD63B04" w:rsidR="007B2836" w:rsidRDefault="007B2836" w:rsidP="007B2836">
      <w:pPr>
        <w:spacing w:line="259" w:lineRule="auto"/>
        <w:ind w:firstLine="708"/>
        <w:jc w:val="left"/>
      </w:pPr>
      <w:r w:rsidRPr="007D0074">
        <w:rPr>
          <w:b/>
        </w:rPr>
        <w:t>F2</w:t>
      </w:r>
      <w:r>
        <w:t xml:space="preserve">: Um welchen Betrag erhöht sich das eingesetzte Kapital in den nächsten </w:t>
      </w:r>
      <w:r w:rsidR="00F32639">
        <w:t>Monaten</w:t>
      </w:r>
      <w:r>
        <w:t>?</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300419"/>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for Business Students»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SpringerLink</w:t>
      </w:r>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Portfoliomanagement – Theorie und Anwendungsbeispiele» von E. Mondello</w:t>
      </w:r>
      <w:r w:rsidR="00895EF9">
        <w:t>.</w:t>
      </w:r>
    </w:p>
    <w:p w14:paraId="7DD2BF6B" w14:textId="3696E25A"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w:t>
      </w:r>
      <w:r w:rsidR="002714F9">
        <w:rPr>
          <w:rStyle w:val="Funotenzeichen"/>
        </w:rPr>
        <w:footnoteReference w:id="4"/>
      </w:r>
      <w:r w:rsidR="006C297C">
        <w:t xml:space="preserv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300420"/>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Mondello</w:t>
      </w:r>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755E7C2B"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 xml:space="preserve">In der Berechnung des Risikos eines Aktienportfoli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D1A834D"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w:t>
      </w:r>
      <w:r w:rsidR="00CA343D">
        <w:rPr>
          <w:rFonts w:eastAsiaTheme="minorEastAsia"/>
        </w:rPr>
        <w:lastRenderedPageBreak/>
        <w:t>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89B408F"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4" w:name="_Toc41300421"/>
      <w:r>
        <w:t>Der Swiss Market Index</w:t>
      </w:r>
      <w:bookmarkEnd w:id="14"/>
    </w:p>
    <w:p w14:paraId="1282DEE8" w14:textId="6B405AA3"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 xml:space="preserve">Der SMI startete am 30. Juni 1988 bei 1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xml:space="preserve">. Der SMI erreichte am 20. Februar 2020 seinen bisherigen Höchststand bei einem Index von 11'270 Punkten. </w:t>
      </w:r>
      <w:r w:rsidR="003258C1">
        <w:t>Mit dem Eintreten der Corona-Krise</w:t>
      </w:r>
      <w:r>
        <w:t xml:space="preserve"> verlor der Index</w:t>
      </w:r>
      <w:r w:rsidR="003258C1">
        <w:t xml:space="preserve"> kurz darauf</w:t>
      </w:r>
      <w:r>
        <w:t xml:space="preserve"> beinahe 5'000 Punkte. Mittlerweile ist das Defizit auf den Höchststand auf 1500 Punkte geschmolzen.</w:t>
      </w:r>
      <w:r w:rsidR="00001CB2">
        <w:t xml:space="preserve"> Bei der letzten Anpassung des Index wurde 2018 </w:t>
      </w:r>
      <w:r w:rsidR="003258C1">
        <w:t xml:space="preserve">die </w:t>
      </w:r>
      <w:r w:rsidR="00001CB2">
        <w:t>Sika</w:t>
      </w:r>
      <w:r w:rsidR="003258C1">
        <w:t>-Aktie</w:t>
      </w:r>
      <w:r w:rsidR="00001CB2">
        <w:t xml:space="preserve"> 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0A34B6F8" w:rsidR="009241AC" w:rsidRPr="008F30BA" w:rsidRDefault="009241AC" w:rsidP="009241AC">
      <w:r>
        <w:t xml:space="preserve">Seit dem 18. September 2017 darf das maximale Gewicht eines Titels maximal 20% betragen. Diese Anpassung erfolgt </w:t>
      </w:r>
      <w:r w:rsidR="00A117A5">
        <w:t>jeden</w:t>
      </w:r>
      <w:r>
        <w:t xml:space="preserve"> dritten Freitag in den Monaten März, Juni, September und Dezember. Damit wurd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 Blase</w:t>
      </w:r>
      <w:r w:rsidR="00A117A5">
        <w:t xml:space="preserve"> dafür verantwortlich</w:t>
      </w:r>
      <w:r>
        <w:t>, 2008</w:t>
      </w:r>
      <w:r w:rsidR="00A117A5">
        <w:t xml:space="preserve"> war es</w:t>
      </w:r>
      <w:r>
        <w:t xml:space="preserve"> die Finanzkrie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5" w:name="_Toc41300422"/>
      <w:commentRangeStart w:id="16"/>
      <w:r>
        <w:t>Methodik</w:t>
      </w:r>
      <w:commentRangeEnd w:id="16"/>
      <w:r>
        <w:rPr>
          <w:rStyle w:val="Kommentarzeichen"/>
          <w:rFonts w:eastAsiaTheme="minorHAnsi" w:cstheme="minorBidi"/>
          <w:b w:val="0"/>
        </w:rPr>
        <w:commentReference w:id="16"/>
      </w:r>
      <w:bookmarkEnd w:id="15"/>
    </w:p>
    <w:p w14:paraId="058D2B68" w14:textId="422BF43F" w:rsidR="00152FF6" w:rsidRDefault="00BA23B5" w:rsidP="00152FF6">
      <w:pPr>
        <w:pStyle w:val="berschrift2"/>
        <w:numPr>
          <w:ilvl w:val="1"/>
          <w:numId w:val="9"/>
        </w:numPr>
      </w:pPr>
      <w:bookmarkStart w:id="17" w:name="_Hlk41249027"/>
      <w:bookmarkStart w:id="18" w:name="_Toc41300423"/>
      <w:r>
        <w:t>Eine Hypothese</w:t>
      </w:r>
      <w:bookmarkEnd w:id="18"/>
    </w:p>
    <w:p w14:paraId="29F78057" w14:textId="4A8360CD" w:rsidR="00152FF6" w:rsidRDefault="00152FF6" w:rsidP="00152FF6">
      <w:r>
        <w:t xml:space="preserve">Bevor das optimale Portfolio berechnet worden ist, haben wir zunächst den SMI und die einzelnen Aktien darin betrachtet. Wie Abbildung 4 in Anhang A zeigt, startete der SMI am 1. Januar 2010 mit 6'440.72 Punkten. Am 8. Mai 2020 lag der SMI bei 9688.99 Punkten. Dies ergibt einen Gewinn von 50.4% Prozent in etwas mehr als 10 Jahren. </w:t>
      </w:r>
      <w:r w:rsidRPr="000E7EDD">
        <w:t xml:space="preserve">Dieser Wert dient damit </w:t>
      </w:r>
      <w:r w:rsidR="000E7EDD">
        <w:t xml:space="preserve">im Sinne von F3 (vgl. Kapitel 1) </w:t>
      </w:r>
      <w:r w:rsidRPr="000E7EDD">
        <w:t>als Vergleichswert für unser Aktienportfolio.</w:t>
      </w:r>
    </w:p>
    <w:p w14:paraId="17036193" w14:textId="35648D60" w:rsidR="00152FF6" w:rsidRDefault="00152FF6" w:rsidP="00152FF6">
      <w:pPr>
        <w:spacing w:line="259" w:lineRule="auto"/>
        <w:jc w:val="left"/>
      </w:pPr>
      <w:r>
        <w:t xml:space="preserve">Die SMI-Aktien unterscheiden sich in der Performance stark. Dies zeigt die Aufteilung des SMI in einzelne Titel (vgl. Abbildung 5). Bereits hier wird ersichtlich, dass einige Titel eine sehr hohe Performance aufweisen. Die Titel </w:t>
      </w:r>
      <w:r w:rsidRPr="00152FF6">
        <w:rPr>
          <w:i/>
        </w:rPr>
        <w:t>Givaudan</w:t>
      </w:r>
      <w:r>
        <w:t xml:space="preserve">, </w:t>
      </w:r>
      <w:r w:rsidRPr="00152FF6">
        <w:rPr>
          <w:i/>
        </w:rPr>
        <w:t>Swiss</w:t>
      </w:r>
      <w:r>
        <w:t xml:space="preserve"> </w:t>
      </w:r>
      <w:r w:rsidRPr="00152FF6">
        <w:rPr>
          <w:i/>
        </w:rPr>
        <w:t>Life</w:t>
      </w:r>
      <w:r>
        <w:t xml:space="preserve"> und </w:t>
      </w:r>
      <w:r w:rsidRPr="00152FF6">
        <w:rPr>
          <w:i/>
        </w:rPr>
        <w:t>Lonza</w:t>
      </w:r>
      <w:r>
        <w:t xml:space="preserve"> präsentieren sich als die performantesten Aktien des SMI. </w:t>
      </w:r>
      <w:r w:rsidR="00C31D67">
        <w:t>Dies deutet darauf hin, dass diese Aktien im optimalen Portfolio erscheinen könnten.</w:t>
      </w:r>
    </w:p>
    <w:p w14:paraId="4DF93CD2" w14:textId="0F92DEC5" w:rsidR="00BA23B5" w:rsidRDefault="00C31D67" w:rsidP="00BA23B5">
      <w:r>
        <w:lastRenderedPageBreak/>
        <w:t>Diese Erkenntnis lässt die Formulierung einer ersten Hypothese zu</w:t>
      </w:r>
      <w:r w:rsidR="0032228B">
        <w:t xml:space="preserve">. N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2D257755" w:rsidR="00C31D67" w:rsidRDefault="00C31D67" w:rsidP="00C31D67">
      <w:pPr>
        <w:ind w:firstLine="708"/>
      </w:pPr>
      <w:r w:rsidRPr="00C31D67">
        <w:rPr>
          <w:b/>
        </w:rPr>
        <w:t>H1</w:t>
      </w:r>
      <w:r>
        <w:t>: Das optimale Portfolio enthält die Aktientitel Givaudan, Swiss Life und Lonza.</w:t>
      </w:r>
    </w:p>
    <w:p w14:paraId="115FD013" w14:textId="622A724A" w:rsidR="000E7EDD" w:rsidRDefault="000E7EDD" w:rsidP="000E7EDD">
      <w:r>
        <w:t>Die Hypothese H1 soll in Kapitel 4 mit dem tatsächlich berechneten Portfolio verglichen werden. Sind mindestens diese drei Titel im Portfolio enthalten</w:t>
      </w:r>
      <w:r w:rsidR="00BC1D1B">
        <w:t>, wird die Hypothese bestätigt. Ist einer dieser Titel im berechneten Aktienportfolio nicht vorhanden, wird die Hypothese verworfen.</w:t>
      </w:r>
    </w:p>
    <w:p w14:paraId="0D3C7F30" w14:textId="28FAEFCC" w:rsidR="00BA23B5" w:rsidRPr="00BA23B5" w:rsidRDefault="00BA23B5" w:rsidP="00BA23B5">
      <w:pPr>
        <w:pStyle w:val="berschrift2"/>
        <w:numPr>
          <w:ilvl w:val="1"/>
          <w:numId w:val="9"/>
        </w:numPr>
      </w:pPr>
      <w:bookmarkStart w:id="19" w:name="_Toc41300424"/>
      <w:bookmarkEnd w:id="17"/>
      <w:r>
        <w:t>Das methodische Vorgehen</w:t>
      </w:r>
      <w:bookmarkEnd w:id="19"/>
    </w:p>
    <w:p w14:paraId="3B91123B" w14:textId="5B2DA51C" w:rsidR="00492641" w:rsidRPr="00492641" w:rsidRDefault="009A14D0" w:rsidP="00492641">
      <w:r>
        <w:t xml:space="preserve">Zur Beantwortung der </w:t>
      </w:r>
      <w:r w:rsidR="008C398F">
        <w:t>drei Forschungsfragen F1, F2 und F3</w:t>
      </w:r>
      <w:r w:rsidR="0042524E">
        <w:t xml:space="preserve"> (vgl. Kapitel 1)</w:t>
      </w:r>
      <w:r>
        <w:t xml:space="preserve">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urde</w:t>
      </w:r>
      <w:r w:rsidR="00492641">
        <w:t xml:space="preserve"> </w:t>
      </w:r>
      <w:r>
        <w:t>in der Analyse</w:t>
      </w:r>
      <w:r w:rsidR="00492641">
        <w:t xml:space="preserve"> nicht berücksichtigt.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stark gewichtet wird</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5D6ECA06" w:rsidR="00F115E1" w:rsidRDefault="00363082" w:rsidP="00F115E1">
      <w:commentRangeStart w:id="20"/>
      <w:r>
        <w:t xml:space="preserve">Für diese Arbeit sind die im Unterricht besprochenen Inhalte zum Thema </w:t>
      </w:r>
      <w:r w:rsidR="00492641">
        <w:t xml:space="preserve">Portfoliomanagement und </w:t>
      </w:r>
      <w:r w:rsidR="00830EDE">
        <w:t>autoregressive Modelle der gleitenden Mittel (</w:t>
      </w:r>
      <w:r w:rsidR="00492641">
        <w:t>ARIMA</w:t>
      </w:r>
      <w:r w:rsidR="00830EDE">
        <w:t>)</w:t>
      </w:r>
      <w:r w:rsidR="00F115E1">
        <w:t xml:space="preserve"> </w:t>
      </w:r>
      <w:r>
        <w:t>umgesetzt worden</w:t>
      </w:r>
      <w:r w:rsidR="00F115E1">
        <w:t>.</w:t>
      </w:r>
      <w:r>
        <w:t xml:space="preserve"> Erwähnenswert ist, dass </w:t>
      </w:r>
      <w:r w:rsidR="0042524E">
        <w:t>zur Beantwortung von F1: «Wie setzt sich ein optimales Aktienportfolio aus dem SMI zusammen»</w:t>
      </w:r>
      <w:r>
        <w:t xml:space="preserve"> ein alternativer Weg hin zum optimalen</w:t>
      </w:r>
      <w:r w:rsidR="00F115E1">
        <w:t xml:space="preserve"> Portfolio</w:t>
      </w:r>
      <w:r>
        <w:t xml:space="preserve"> als im Unterricht gewählt wurde, da dieser </w:t>
      </w:r>
      <w:commentRangeStart w:id="21"/>
      <w:r w:rsidR="00F115E1" w:rsidRPr="00363082">
        <w:rPr>
          <w:highlight w:val="yellow"/>
        </w:rPr>
        <w:t xml:space="preserve">mit mehreren Aktien nicht realisierbar </w:t>
      </w:r>
      <w:commentRangeEnd w:id="21"/>
      <w:r w:rsidR="001C51FF">
        <w:rPr>
          <w:rStyle w:val="Kommentarzeichen"/>
        </w:rPr>
        <w:commentReference w:id="21"/>
      </w:r>
      <w:r w:rsidR="00F115E1" w:rsidRPr="00363082">
        <w:rPr>
          <w:highlight w:val="yellow"/>
        </w:rPr>
        <w:t>war</w:t>
      </w:r>
      <w:r>
        <w:t>. Deshalb</w:t>
      </w:r>
      <w:r w:rsidR="00F115E1">
        <w:t xml:space="preserve"> wurden die </w:t>
      </w:r>
      <w:r>
        <w:t xml:space="preserve">beiden </w:t>
      </w:r>
      <w:r w:rsidR="00F115E1">
        <w:t>R</w:t>
      </w:r>
      <w:r>
        <w:t>-</w:t>
      </w:r>
      <w:r w:rsidR="00F115E1">
        <w:t xml:space="preserve">Packages </w:t>
      </w:r>
      <w:r w:rsidR="00F115E1" w:rsidRPr="00023553">
        <w:rPr>
          <w:i/>
        </w:rPr>
        <w:t>Portfolio Analytics</w:t>
      </w:r>
      <w:r w:rsidR="00F115E1">
        <w:t xml:space="preserve"> und </w:t>
      </w:r>
      <w:r w:rsidR="00F115E1" w:rsidRPr="00023553">
        <w:rPr>
          <w:i/>
        </w:rPr>
        <w:t>Performance Analytics</w:t>
      </w:r>
      <w:r w:rsidR="00F115E1">
        <w:t xml:space="preserve"> verwendet. Diese erlauben mittels </w:t>
      </w:r>
      <w:r>
        <w:t xml:space="preserve">bestimmten </w:t>
      </w:r>
      <w:r w:rsidR="00F115E1">
        <w:t>Beschränkungen und Zielsetzungen ein optimales Portfolio zu berechnen.</w:t>
      </w:r>
      <w:r>
        <w:t xml:space="preserve"> Neben der Zusammenstellung des optimalen Portfolios interessiert</w:t>
      </w:r>
      <w:r w:rsidR="0042524E">
        <w:t xml:space="preserve"> </w:t>
      </w:r>
      <w:r>
        <w:t>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798B1F82" w14:textId="373969CC" w:rsidR="00F115E1" w:rsidRDefault="00F115E1" w:rsidP="00F115E1">
      <w:r>
        <w:t xml:space="preserve">Nach dem das optimale Portfolio errechnet wurde, </w:t>
      </w:r>
      <w:r w:rsidR="00624387">
        <w:t>ist</w:t>
      </w:r>
      <w:r>
        <w:t xml:space="preserve"> dieses anhand der Gewichtung in Anzahl Aktien mit einem Investitionsvolumen von </w:t>
      </w:r>
      <w:r w:rsidR="00624387">
        <w:t xml:space="preserve">CHF </w:t>
      </w:r>
      <w:r>
        <w:t>10'000</w:t>
      </w:r>
      <w:r w:rsidR="00624387">
        <w:t>.– aufgeteilt worden</w:t>
      </w:r>
      <w:r>
        <w:t xml:space="preserve">. </w:t>
      </w:r>
      <w:commentRangeStart w:id="22"/>
      <w:r w:rsidRPr="00624387">
        <w:rPr>
          <w:highlight w:val="yellow"/>
        </w:rPr>
        <w:t xml:space="preserve">Dadurch </w:t>
      </w:r>
      <w:r w:rsidR="00624387" w:rsidRPr="00624387">
        <w:rPr>
          <w:highlight w:val="yellow"/>
        </w:rPr>
        <w:t>wurde</w:t>
      </w:r>
      <w:r w:rsidRPr="00624387">
        <w:rPr>
          <w:highlight w:val="yellow"/>
        </w:rPr>
        <w:t xml:space="preserve"> berechnet, was aus dem Kapit</w:t>
      </w:r>
      <w:r w:rsidR="00624387" w:rsidRPr="00624387">
        <w:rPr>
          <w:highlight w:val="yellow"/>
        </w:rPr>
        <w:t>a</w:t>
      </w:r>
      <w:r w:rsidRPr="00624387">
        <w:rPr>
          <w:highlight w:val="yellow"/>
        </w:rPr>
        <w:t>l wurde</w:t>
      </w:r>
      <w:commentRangeEnd w:id="22"/>
      <w:r w:rsidR="001C51FF">
        <w:rPr>
          <w:rStyle w:val="Kommentarzeichen"/>
        </w:rPr>
        <w:commentReference w:id="22"/>
      </w:r>
      <w:r w:rsidRPr="00624387">
        <w:rPr>
          <w:highlight w:val="yellow"/>
        </w:rPr>
        <w:t>.</w:t>
      </w:r>
      <w:r>
        <w:t xml:space="preserve"> Dabei wurden die </w:t>
      </w:r>
      <w:r w:rsidR="00624387">
        <w:t xml:space="preserve">CHF </w:t>
      </w:r>
      <w:r>
        <w:t>10'000</w:t>
      </w:r>
      <w:r w:rsidR="00624387">
        <w:t xml:space="preserve">.– </w:t>
      </w:r>
      <w:r>
        <w:t xml:space="preserve">für jeden Titel anhand der Gewichtung auf </w:t>
      </w:r>
      <w:r w:rsidR="00624387">
        <w:t>eine</w:t>
      </w:r>
      <w:r>
        <w:t xml:space="preserve"> Zahl abgerundet. </w:t>
      </w:r>
      <w:r w:rsidR="00624387">
        <w:t>Am Ende ergab dies die Anzahl Aktien</w:t>
      </w:r>
      <w:r>
        <w:t xml:space="preserve">, </w:t>
      </w:r>
      <w:r w:rsidR="00624387">
        <w:t>aus denen sich unser Aktienportfolio zusammensetzt</w:t>
      </w:r>
      <w:r>
        <w:t>.</w:t>
      </w:r>
      <w:commentRangeEnd w:id="20"/>
      <w:r w:rsidR="001C51FF">
        <w:rPr>
          <w:rStyle w:val="Kommentarzeichen"/>
        </w:rPr>
        <w:commentReference w:id="20"/>
      </w:r>
    </w:p>
    <w:p w14:paraId="6944C804" w14:textId="33B989D5" w:rsidR="00F115E1" w:rsidRDefault="0042524E" w:rsidP="00F115E1">
      <w:r>
        <w:t xml:space="preserve">Zur Beantwortung von F2: «Um welchen Betrag erhöht sich das eingesetzte Kapital in den nächsten </w:t>
      </w:r>
      <w:r w:rsidR="00F32639">
        <w:t>Monaten</w:t>
      </w:r>
      <w:r>
        <w:t>?» wurde mittels</w:t>
      </w:r>
      <w:r w:rsidR="00F115E1">
        <w:t xml:space="preserve"> ARIMA und Forecast </w:t>
      </w:r>
      <w:r w:rsidR="00624387">
        <w:t>der Blick in Richtung Zukunft gelenkt</w:t>
      </w:r>
      <w:r w:rsidR="00F115E1">
        <w:t xml:space="preserve">. </w:t>
      </w:r>
      <w:r w:rsidR="00624387">
        <w:t>Dazu wurde</w:t>
      </w:r>
      <w:r w:rsidR="00F115E1">
        <w:t xml:space="preserve"> ein</w:t>
      </w:r>
      <w:r w:rsidR="00624387">
        <w:t>e</w:t>
      </w:r>
      <w:r w:rsidR="00F115E1">
        <w:t xml:space="preserve"> Risk-Free-Rate von 0 verwendet.</w:t>
      </w:r>
      <w:r w:rsidR="0069079F">
        <w:t xml:space="preserve"> Damit schliesslich auch F3: «</w:t>
      </w:r>
      <w:r w:rsidR="00B85168">
        <w:t>Wie gut ist das berechnete Aktienportfolio im Vergleich zum SMI?</w:t>
      </w:r>
      <w:r w:rsidR="0069079F">
        <w:t>»</w:t>
      </w:r>
      <w:r w:rsidR="00B85168">
        <w:t xml:space="preserve"> beantwortet werden kann, ist ein Vergleich zwischen dem SMI und dem optimalen Portfolio notwendig. Als Referenzwert sind dafür die 50.4% Gewinn des SMI (vgl. Kapitel 3.1) eingesetzt worden.</w:t>
      </w:r>
    </w:p>
    <w:p w14:paraId="0570DD69" w14:textId="11B375CD" w:rsidR="00884116" w:rsidRPr="00884116" w:rsidRDefault="005B2928" w:rsidP="00F115E1">
      <w:r>
        <w:t xml:space="preserve">Sämtliche Kursdaten des SMI stammen von Yahoo Finance. Bezeichnungen wurden mit den dazugehörigen </w:t>
      </w:r>
      <w:commentRangeStart w:id="23"/>
      <w:r w:rsidRPr="005B2928">
        <w:rPr>
          <w:highlight w:val="yellow"/>
        </w:rPr>
        <w:t>Ticker</w:t>
      </w:r>
      <w:commentRangeEnd w:id="23"/>
      <w:r w:rsidR="001C51FF">
        <w:rPr>
          <w:rStyle w:val="Kommentarzeichen"/>
        </w:rPr>
        <w:commentReference w:id="23"/>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24" w:name="_Toc40866361"/>
      <w:bookmarkStart w:id="25" w:name="_Toc41300425"/>
      <w:r>
        <w:t>Ergebnisse</w:t>
      </w:r>
      <w:bookmarkEnd w:id="24"/>
      <w:bookmarkEnd w:id="25"/>
    </w:p>
    <w:p w14:paraId="1052982E" w14:textId="479C3D89"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 Effizienzkurve und das optimale</w:t>
      </w:r>
      <w:r w:rsidR="00F115E1">
        <w:t xml:space="preserve"> Portfolio. </w:t>
      </w:r>
      <w:r>
        <w:t>Es</w:t>
      </w:r>
      <w:r w:rsidR="000A57E3">
        <w:t xml:space="preserve"> handelt es</w:t>
      </w:r>
      <w:r w:rsidR="00F115E1">
        <w:t xml:space="preserve"> sich</w:t>
      </w:r>
      <w:r>
        <w:t xml:space="preserve"> dabei</w:t>
      </w:r>
      <w:r w:rsidR="00F115E1">
        <w:t xml:space="preserve"> um ein Portfolio, welches ein mittleres Risiko und eine mittlere Volatilität </w:t>
      </w:r>
      <w:r w:rsidR="000A57E3">
        <w:t>aufweist</w:t>
      </w:r>
      <w:r w:rsidR="00F115E1">
        <w:t>.</w:t>
      </w:r>
      <w:r w:rsidR="00FF7079">
        <w:t xml:space="preserve"> An dieser Stelle ist zu erwähnen, dass von einem risikoaversen Anleger ausgegangen worden ist. Auf die Berechnung und Darstellung der Indifferenzkurve</w:t>
      </w:r>
      <w:r w:rsidR="006D2437">
        <w:t xml:space="preserve"> (vgl. Kapitel 2.1)</w:t>
      </w:r>
      <w:r w:rsidR="00FF7079">
        <w:t xml:space="preserve"> wurde an dieser Stelle verzichte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Die genaue Gewichtung der Aktientitel wurde bisher noch nicht geklärt</w:t>
      </w:r>
      <w:r w:rsidR="00F115E1">
        <w:t>.</w:t>
      </w:r>
    </w:p>
    <w:p w14:paraId="4BA4E5C4" w14:textId="1E16EDE1" w:rsidR="00F115E1" w:rsidRDefault="00B6799F" w:rsidP="00F115E1">
      <w:pPr>
        <w:spacing w:line="259" w:lineRule="auto"/>
        <w:jc w:val="left"/>
      </w:pPr>
      <w:r>
        <w:t>Das optimale Portfolio ist schliesslich m</w:t>
      </w:r>
      <w:r w:rsidR="00F115E1">
        <w:t xml:space="preserve">ittels </w:t>
      </w:r>
      <w:r w:rsidR="00585D7E">
        <w:t xml:space="preserve">dem R-Package </w:t>
      </w:r>
      <w:r w:rsidR="00585D7E" w:rsidRPr="00585D7E">
        <w:rPr>
          <w:i/>
        </w:rPr>
        <w:t>Portfolio Analytics</w:t>
      </w:r>
      <w:r w:rsidR="00585D7E">
        <w:t xml:space="preserve"> </w:t>
      </w:r>
      <w:r w:rsidR="00F115E1">
        <w:t>berechnet</w:t>
      </w:r>
      <w:r w:rsidR="00585D7E">
        <w:t xml:space="preserve"> worden</w:t>
      </w:r>
      <w:r w:rsidR="00F115E1">
        <w:t xml:space="preserve">. Wie bereits weiter oben erwähnt, wurde hier bewusst eine Limitierung eines Titels auf 30% festgelegt. </w:t>
      </w:r>
      <w:r w:rsidR="00F115E1">
        <w:lastRenderedPageBreak/>
        <w:t xml:space="preserve">Es zeigte sich, dass bei einem zu grossen Wert nur noch ein oder zwei Titel selektiert würden. Zudem wäre ein solches Portfolio nicht breit genug diversifiziert. Das optimale Portfolio enthält die Titel Givaudan (30%), Lonza (30%), Nestle (~20%) und Swiss Life (~20%). </w:t>
      </w:r>
      <w:r w:rsidR="000D168B">
        <w:t xml:space="preserve">Dies bestätigt </w:t>
      </w:r>
      <w:r>
        <w:t xml:space="preserve">die Hypothese </w:t>
      </w:r>
      <w:r w:rsidR="000D168B">
        <w:t>H1</w:t>
      </w:r>
      <w:r>
        <w:t xml:space="preserve"> (vgl. Kapitel 3.1) und beantwortet sogleich die Forschungsfrage F1 (vgl. Kapitel 1)</w:t>
      </w:r>
      <w:r w:rsidR="000D168B">
        <w:t xml:space="preserve">. Das optimale Aktienportfolio enthält die drei </w:t>
      </w:r>
      <w:r w:rsidR="002D128F">
        <w:t>bereits in Abbildung 5 hervorstechende</w:t>
      </w:r>
      <w:r w:rsidR="00AF5293">
        <w:t>n</w:t>
      </w:r>
      <w:r w:rsidR="000D168B">
        <w:t xml:space="preserve"> Aktien:</w:t>
      </w:r>
      <w:r w:rsidR="00F115E1">
        <w:t xml:space="preserve"> Givaudan, Lonza und Swiss</w:t>
      </w:r>
      <w:r w:rsidR="000D168B">
        <w:t>.</w:t>
      </w:r>
    </w:p>
    <w:p w14:paraId="100F6DDE" w14:textId="7A6E5822"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 xml:space="preserve">von CHF 10'000.– </w:t>
      </w:r>
      <w:r>
        <w:t xml:space="preserve">mehr als </w:t>
      </w:r>
      <w:commentRangeStart w:id="26"/>
      <w:r w:rsidR="00A927AC">
        <w:t>vervierfacht</w:t>
      </w:r>
      <w:commentRangeEnd w:id="26"/>
      <w:r w:rsidR="00A927AC">
        <w:rPr>
          <w:rStyle w:val="Kommentarzeichen"/>
        </w:rPr>
        <w:commentReference w:id="26"/>
      </w:r>
      <w:r>
        <w:t>. Das heisst, aus 10'000 sind somit</w:t>
      </w:r>
      <w:r w:rsidR="002D128F">
        <w:t xml:space="preserve"> in gut zehn Jahren CHF</w:t>
      </w:r>
      <w:r>
        <w:t xml:space="preserve"> 50'000</w:t>
      </w:r>
      <w:r w:rsidR="002D128F">
        <w:t>.–</w:t>
      </w:r>
      <w:r>
        <w:t xml:space="preserve"> geworden. </w:t>
      </w:r>
      <w:commentRangeStart w:id="27"/>
      <w:r>
        <w:t xml:space="preserve">Ob dies </w:t>
      </w:r>
      <w:r w:rsidR="002D128F">
        <w:t xml:space="preserve">tatsächlich </w:t>
      </w:r>
      <w:r>
        <w:t>stimmt, können wir nun mit einem Beispiel berechnen. Wir nehmen als Kapitalanlage 10'000 und berechnen, was aus diesem Betrag geworden ist (vgl. Tabelle 1).</w:t>
      </w:r>
      <w:commentRangeEnd w:id="27"/>
      <w:r w:rsidR="002D128F">
        <w:rPr>
          <w:rStyle w:val="Kommentarzeichen"/>
        </w:rPr>
        <w:commentReference w:id="27"/>
      </w:r>
    </w:p>
    <w:p w14:paraId="3AF69313" w14:textId="21C17E46" w:rsidR="00F115E1" w:rsidRDefault="00F115E1" w:rsidP="00F115E1">
      <w:pPr>
        <w:spacing w:line="259" w:lineRule="auto"/>
        <w:jc w:val="left"/>
      </w:pPr>
      <w:r>
        <w:t xml:space="preserve">Basierend auf der Gewichtung und dem Aktienkurs am 1. Januar 2010 ergibt </w:t>
      </w:r>
      <w:commentRangeStart w:id="28"/>
      <w:r>
        <w:t xml:space="preserve">das </w:t>
      </w:r>
      <w:commentRangeEnd w:id="28"/>
      <w:r w:rsidR="002D128F">
        <w:rPr>
          <w:rStyle w:val="Kommentarzeichen"/>
        </w:rPr>
        <w:commentReference w:id="28"/>
      </w:r>
      <w:r>
        <w:t xml:space="preserve">für Givaudan fünf Aktien, für Lonza 53 Aktien, für Nestle 58 Aktien und für Swiss Life 19 Aktien. Damit startete unser Depot mit einem Wert von </w:t>
      </w:r>
      <w:r w:rsidR="002D128F">
        <w:t xml:space="preserve">CHF </w:t>
      </w:r>
      <w:r>
        <w:t>10'190</w:t>
      </w:r>
      <w:r w:rsidR="002D128F">
        <w:t>.–.</w:t>
      </w:r>
      <w:r>
        <w:t xml:space="preserve"> </w:t>
      </w:r>
      <w:r w:rsidR="002D128F">
        <w:t>Das festgelegte Kapitel von CHF 10'000.– ist damit vollständig</w:t>
      </w:r>
      <w:r>
        <w:t xml:space="preserve"> investiert</w:t>
      </w:r>
      <w:r w:rsidR="002D128F">
        <w:t xml:space="preserve"> worden</w:t>
      </w:r>
      <w:r>
        <w:t xml:space="preserve">. Die </w:t>
      </w:r>
      <w:r w:rsidR="002D128F">
        <w:t>CHF 190.–, die den definierten Betrag übersteigen, stammen</w:t>
      </w:r>
      <w:r>
        <w:t xml:space="preserve"> von Rundungsdifferenzen </w:t>
      </w:r>
      <w:commentRangeStart w:id="29"/>
      <w:r>
        <w:t>auf ganze Aktien</w:t>
      </w:r>
      <w:commentRangeEnd w:id="29"/>
      <w:r w:rsidR="002D128F">
        <w:rPr>
          <w:rStyle w:val="Kommentarzeichen"/>
        </w:rPr>
        <w:commentReference w:id="29"/>
      </w:r>
      <w:r>
        <w:t xml:space="preserve">. </w:t>
      </w:r>
      <w:r w:rsidR="002D128F">
        <w:t>Folglich müssen für das optimale Portfolio mehr</w:t>
      </w:r>
      <w:r>
        <w:t xml:space="preserve"> als </w:t>
      </w:r>
      <w:r w:rsidR="002D128F">
        <w:t>zunächst festgelegt investiert werden</w:t>
      </w:r>
      <w:r>
        <w:t>. Anhand der Anzahl Aktien kann nun auch der aktuelle Wert berechnet werden. Aktuell hätte unser optimales Portfolio einen Wert von</w:t>
      </w:r>
      <w:r w:rsidR="002D128F">
        <w:t xml:space="preserve"> CHF</w:t>
      </w:r>
      <w:r>
        <w:t xml:space="preserve"> 53'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commentRangeStart w:id="30"/>
            <w:r>
              <w:t>30.9</w:t>
            </w:r>
            <w:commentRangeEnd w:id="30"/>
            <w:r w:rsidR="006A32F4">
              <w:rPr>
                <w:rStyle w:val="Kommentarzeichen"/>
              </w:rPr>
              <w:commentReference w:id="30"/>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76FB1952" w:rsidR="00F115E1" w:rsidRDefault="00F115E1" w:rsidP="00F115E1">
      <w:pPr>
        <w:pStyle w:val="Beschriftung"/>
      </w:pPr>
      <w:bookmarkStart w:id="31" w:name="_Toc41250005"/>
      <w:r>
        <w:t xml:space="preserve">Tabelle </w:t>
      </w:r>
      <w:r w:rsidR="00D91416">
        <w:fldChar w:fldCharType="begin"/>
      </w:r>
      <w:r w:rsidR="00D91416">
        <w:instrText xml:space="preserve"> SEQ Tabelle \* ARABIC </w:instrText>
      </w:r>
      <w:r w:rsidR="00D91416">
        <w:fldChar w:fldCharType="separate"/>
      </w:r>
      <w:r w:rsidR="0083533E">
        <w:rPr>
          <w:noProof/>
        </w:rPr>
        <w:t>1</w:t>
      </w:r>
      <w:r w:rsidR="00D91416">
        <w:rPr>
          <w:noProof/>
        </w:rPr>
        <w:fldChar w:fldCharType="end"/>
      </w:r>
      <w:r>
        <w:t xml:space="preserve">: Das </w:t>
      </w:r>
      <w:r w:rsidR="002C6F38">
        <w:t>optimale Portfolio</w:t>
      </w:r>
      <w:bookmarkEnd w:id="31"/>
    </w:p>
    <w:p w14:paraId="405B9BAE" w14:textId="16434179"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231C38">
        <w:t>9</w:t>
      </w:r>
      <w:r>
        <w:t xml:space="preserve">). Diese Information wurde </w:t>
      </w:r>
      <w:r w:rsidR="009D11AC">
        <w:t>in die</w:t>
      </w:r>
      <w:r>
        <w:t xml:space="preserve"> </w:t>
      </w:r>
      <w:r w:rsidR="009D11AC">
        <w:t>ARIMA-</w:t>
      </w:r>
      <w:r>
        <w:t xml:space="preserve">Funktion übernommen und mittels AR(7) </w:t>
      </w:r>
      <w:r w:rsidR="009D11AC">
        <w:t>berechnet</w:t>
      </w:r>
      <w:r w:rsidR="004E7F18">
        <w:t>, wodurch ein noch</w:t>
      </w:r>
      <w:r>
        <w:t xml:space="preserve"> genauerer Forecast berechnet werden</w:t>
      </w:r>
      <w:r w:rsidR="004E7F18">
        <w:t xml:space="preserve"> kann</w:t>
      </w:r>
      <w:r>
        <w:t>. Bei den R</w:t>
      </w:r>
      <w:r w:rsidR="009D11AC">
        <w:t>e</w:t>
      </w:r>
      <w:r>
        <w:t>s</w:t>
      </w:r>
      <w:r w:rsidR="009D11AC">
        <w:t>i</w:t>
      </w:r>
      <w:r>
        <w:t>d</w:t>
      </w:r>
      <w:r w:rsidR="009D11AC">
        <w:t>u</w:t>
      </w:r>
      <w:r>
        <w:t xml:space="preserve">en zeigt sich, dass diese um den Nullpunkt schwanken und eine konstante Varianz zeigen. Einzig der Ausbruch bei der Corona Krise zeigt einen Ausbruch (vgl. Abbildung </w:t>
      </w:r>
      <w:r w:rsidR="00231C38">
        <w:t>8</w:t>
      </w:r>
      <w:r>
        <w:t>). Der Forecast für die nächsten 12 und 24 Monate zeigt, dass sich das Portfolio in einer stabile Seitwärtsbewegung halten wird (</w:t>
      </w:r>
      <w:commentRangeStart w:id="32"/>
      <w:r>
        <w:t xml:space="preserve">vgl. Abbildung </w:t>
      </w:r>
      <w:r w:rsidR="00231C38">
        <w:t>10</w:t>
      </w:r>
      <w:commentRangeEnd w:id="32"/>
      <w:r w:rsidR="00B4614F">
        <w:rPr>
          <w:rStyle w:val="Kommentarzeichen"/>
        </w:rPr>
        <w:commentReference w:id="32"/>
      </w:r>
      <w:r>
        <w:t>).</w:t>
      </w:r>
      <w:r w:rsidR="00CE58A8">
        <w:t xml:space="preserve"> Dies lässt die Beantwortung von F2 zu: Das eingesetzte Kapital erhöht sich in den nächsten Monaten um </w:t>
      </w:r>
      <w:commentRangeStart w:id="33"/>
      <w:r w:rsidR="00CE58A8">
        <w:t>CHF 42'901.92.</w:t>
      </w:r>
      <w:commentRangeEnd w:id="33"/>
      <w:r w:rsidR="00A503FE">
        <w:rPr>
          <w:rStyle w:val="Kommentarzeichen"/>
        </w:rPr>
        <w:commentReference w:id="33"/>
      </w:r>
    </w:p>
    <w:p w14:paraId="34C93ADC" w14:textId="0C03EE71" w:rsidR="00F115E1" w:rsidRDefault="00B11601" w:rsidP="00F115E1">
      <w:pPr>
        <w:spacing w:line="259" w:lineRule="auto"/>
        <w:jc w:val="left"/>
      </w:pPr>
      <w:r>
        <w:t>Mit dem Vergleich des optimalen Portfolios und dem SMI fällt auf</w:t>
      </w:r>
      <w:r w:rsidR="00F115E1">
        <w:t xml:space="preserve">, dass </w:t>
      </w:r>
      <w:r w:rsidR="00400757">
        <w:t>die Performance des berechneten</w:t>
      </w:r>
      <w:r w:rsidR="00F115E1">
        <w:t xml:space="preserve"> Portfolio</w:t>
      </w:r>
      <w:r w:rsidR="00400757">
        <w:t>s</w:t>
      </w:r>
      <w:r w:rsidR="00F115E1">
        <w:t xml:space="preserve"> bestehend aus </w:t>
      </w:r>
      <w:r>
        <w:t xml:space="preserve">den </w:t>
      </w:r>
      <w:r w:rsidR="00F115E1">
        <w:t xml:space="preserve">vier </w:t>
      </w:r>
      <w:r w:rsidR="00400757">
        <w:t>SMI-Titeln den SMI selbst</w:t>
      </w:r>
      <w:r w:rsidR="00F115E1">
        <w:t xml:space="preserve"> </w:t>
      </w:r>
      <w:r w:rsidR="00400757">
        <w:t xml:space="preserve">aktuell und in Zukunft </w:t>
      </w:r>
      <w:r w:rsidR="00F115E1">
        <w:t xml:space="preserve">um ein Vielfaches </w:t>
      </w:r>
      <w:r w:rsidR="00400757">
        <w:t>übersteigt.</w:t>
      </w:r>
      <w:r w:rsidR="00F115E1">
        <w:t xml:space="preserve"> </w:t>
      </w:r>
      <w:r w:rsidR="00400757">
        <w:t>Der</w:t>
      </w:r>
      <w:r w:rsidR="00F115E1">
        <w:t xml:space="preserve"> zu Beginn berechnete kumulative Ertrag ist somit eingetreten und das Portfolio hat sich im berechneten Zeitpunkt vervierfacht</w:t>
      </w:r>
      <w:r w:rsidR="00AB783F">
        <w:t xml:space="preserve"> (</w:t>
      </w:r>
      <w:commentRangeStart w:id="34"/>
      <w:r w:rsidR="00AB783F">
        <w:t>vgl</w:t>
      </w:r>
      <w:r w:rsidR="00BC1D1B">
        <w:t>.</w:t>
      </w:r>
      <w:r w:rsidR="00AB783F">
        <w:t xml:space="preserve"> Abbildung 11</w:t>
      </w:r>
      <w:commentRangeEnd w:id="34"/>
      <w:r w:rsidR="00BC1D1B">
        <w:rPr>
          <w:rStyle w:val="Kommentarzeichen"/>
        </w:rPr>
        <w:commentReference w:id="34"/>
      </w:r>
      <w:r w:rsidR="00AB783F">
        <w:t>)</w:t>
      </w:r>
      <w:r w:rsidR="00F115E1">
        <w:t>.</w:t>
      </w:r>
      <w:r>
        <w:t xml:space="preserve"> Somit kann auch F3 (vgl. Kapitel 1) beantwortet werden. Nämlich ist das berechnete optimale Portfolio um ein vierfaches besser als der SMI.</w:t>
      </w:r>
    </w:p>
    <w:p w14:paraId="1D54D75D" w14:textId="1C6DF437" w:rsidR="001370F7" w:rsidRDefault="001370F7" w:rsidP="001370F7">
      <w:pPr>
        <w:pStyle w:val="berschrift1"/>
        <w:numPr>
          <w:ilvl w:val="0"/>
          <w:numId w:val="9"/>
        </w:numPr>
      </w:pPr>
      <w:bookmarkStart w:id="35" w:name="_Toc40866362"/>
      <w:bookmarkStart w:id="36" w:name="_Toc41300426"/>
      <w:r>
        <w:t>Schlussfolgerung</w:t>
      </w:r>
      <w:bookmarkEnd w:id="35"/>
      <w:bookmarkEnd w:id="36"/>
    </w:p>
    <w:p w14:paraId="2CBC194D" w14:textId="5A295F7A" w:rsidR="000C479F" w:rsidRDefault="000C479F">
      <w:pPr>
        <w:spacing w:line="259" w:lineRule="auto"/>
        <w:jc w:val="left"/>
      </w:pPr>
      <w:r>
        <w:t>Einleitend in Kapitel 1 wurden drei Forschungsfragen F1, F2 und F3 definiert, die mit dieser Arbeit beantwortet werden sollten</w:t>
      </w:r>
      <w:r w:rsidR="00200C84">
        <w:t xml:space="preserve">. </w:t>
      </w:r>
      <w:r>
        <w:t xml:space="preserve">In einem nächsten Schritt wurde eine kritische Literatur-Review (vgl. Kapitel 2) durchgeführt. Die auf unterschiedlichen Suchmaschinen gefundene Literatur ist stets mit dem Ziel zur Beantwortung der drei Forschungsfragen auf ihre Relevanz geprüft worden. Dabei sind zahlenmässig zwar wenig, jedoch sehr aussagekräftige und nützliche Werke in das Literaturverzeichnis aufgenommen worden. Damit sind einerseits die theoretischen Grundlagen zur modernen Portfoliotheorie </w:t>
      </w:r>
      <w:r>
        <w:lastRenderedPageBreak/>
        <w:t>samt den Konzepten der Effizienz- und Indifferenzkurve sowie die wichtigen Begriffen der zu erwartenden Rendite, der Volatilität und der Risikoaversion eines Anlegers geklärt worden. Andererseits wurde der SMI als zweite</w:t>
      </w:r>
      <w:r w:rsidR="00601852">
        <w:t>s</w:t>
      </w:r>
      <w:r>
        <w:t xml:space="preserve"> </w:t>
      </w:r>
      <w:r w:rsidR="00601852">
        <w:t>Fundament</w:t>
      </w:r>
      <w:r>
        <w:t xml:space="preserve"> dieser Arbeit historisch betrachtet und genau definiert.</w:t>
      </w:r>
      <w:r w:rsidR="00200C84">
        <w:t xml:space="preserve"> Nachdem genaueren Betrachten des bedeutenden Schweizer Aktienindex konnte ergänzend zur F1 die Hypothese H1 formuliert werden. Schliesslich wurden die genauen methodischen Schritte definiert, die zu den aussagekräftigen Ergebnissen in Kapitel 4 geführt haben.</w:t>
      </w:r>
    </w:p>
    <w:p w14:paraId="694D8972" w14:textId="3410006E" w:rsidR="00200C84" w:rsidRDefault="00200C84">
      <w:pPr>
        <w:spacing w:line="259" w:lineRule="auto"/>
        <w:jc w:val="left"/>
      </w:pPr>
      <w:r>
        <w:t>Rückblickend haben all diese Elemente zu der Beantwortung der drei Forschungsfragen sowie zu der Bestätigung der ergänzenden Hypothese geführt.</w:t>
      </w:r>
      <w:r w:rsidR="00896471">
        <w:t xml:space="preserve"> Die gefundene Literatur war ebenso zielführend, wie die definierten Methoden. Das gut gealterte Konzept der modernen Portfoliotheorie hilft noch heute zur Bündelung mehrerer Aktien zu einem optimalen Portfolio. </w:t>
      </w:r>
      <w:r w:rsidR="00E55466">
        <w:t xml:space="preserve">Mittels R konnte das erschlossene theoretische Wissen </w:t>
      </w:r>
      <w:bookmarkStart w:id="37" w:name="_GoBack"/>
      <w:bookmarkEnd w:id="37"/>
      <w:r w:rsidR="00E55466">
        <w:t>praktisch umgesetzt werden.</w:t>
      </w:r>
    </w:p>
    <w:p w14:paraId="4D1FF773" w14:textId="220DA25B" w:rsidR="00E55466" w:rsidRDefault="00553CB9">
      <w:pPr>
        <w:spacing w:line="259" w:lineRule="auto"/>
        <w:jc w:val="left"/>
      </w:pPr>
      <w:r>
        <w:t>Die Berechnungen des optimalen Portfolios (vgl. Tabelle 1) zeigt, wie sich ein Portfolio aus Aktien des SMI zusammensetzen muss, um aus dem investierten Kapital – sozusagen aus den eigenen Ersparnissen – gewinnbringendes Vermögen zu generieren.</w:t>
      </w:r>
      <w:r w:rsidR="00FF7079">
        <w:t xml:space="preserve"> An dieser Stelle sind wir etwas abgewichen von den theoretischen Grundlagen</w:t>
      </w:r>
      <w:r w:rsidR="006D2437">
        <w:t xml:space="preserve">: </w:t>
      </w:r>
      <w:commentRangeStart w:id="38"/>
      <w:r w:rsidR="006D2437">
        <w:t xml:space="preserve">Das optimale Portfolio wurde ausschliesslich mittels der Effizienzkurve und ohne die Indifferenzkurve, die von E. Mondello </w:t>
      </w:r>
      <w:r w:rsidR="006D2437">
        <w:fldChar w:fldCharType="begin" w:fldLock="1"/>
      </w:r>
      <w:r w:rsidR="006D243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operties":{"noteIndex":0},"schema":"https://github.com/citation-style-language/schema/raw/master/csl-citation.json"}</w:instrText>
      </w:r>
      <w:r w:rsidR="006D2437">
        <w:fldChar w:fldCharType="separate"/>
      </w:r>
      <w:r w:rsidR="006D2437" w:rsidRPr="006D2437">
        <w:rPr>
          <w:noProof/>
        </w:rPr>
        <w:t>(2015)</w:t>
      </w:r>
      <w:r w:rsidR="006D2437">
        <w:fldChar w:fldCharType="end"/>
      </w:r>
      <w:r w:rsidR="006D2437">
        <w:t xml:space="preserve"> erläutert wird (vgl. Kapitel 2.1), gebildet.</w:t>
      </w:r>
      <w:commentRangeEnd w:id="38"/>
      <w:r w:rsidR="00763FCB">
        <w:rPr>
          <w:rStyle w:val="Kommentarzeichen"/>
        </w:rPr>
        <w:commentReference w:id="38"/>
      </w:r>
      <w:r w:rsidR="0091369B">
        <w:t xml:space="preserve"> Dennoch sind wir zu einem wenig überraschenden Ergebnis gekommen. Das Aktienportfolio enthält die Aktientitel Givaudan, Lonza, Nestle und Swiss Life zu unterschiedlichen Teilen. Drei dieser Aktie wurden bereits in der Hypothese H1 vermutet. Die Forschungsfrage F1 ist somit mit der Hypothese H1 durch die berechneten Ergebnisse bestätigt worden.</w:t>
      </w:r>
    </w:p>
    <w:p w14:paraId="001A4226" w14:textId="5B15C745" w:rsidR="00D45557" w:rsidRDefault="00830EDE">
      <w:pPr>
        <w:spacing w:line="259" w:lineRule="auto"/>
        <w:jc w:val="left"/>
      </w:pPr>
      <w:r>
        <w:t xml:space="preserve">Mittels </w:t>
      </w:r>
      <w:r w:rsidR="00A57301">
        <w:t xml:space="preserve">ARIMA-Modell und einer Vorhersage ist sogar ein Blick in die Zukunft gewagt worden. Das </w:t>
      </w:r>
      <w:r w:rsidR="004620B6">
        <w:t xml:space="preserve">autoregressive Modell ermöglichte den Forecast für die nächsten 12 und 24 Monate. </w:t>
      </w:r>
      <w:commentRangeStart w:id="39"/>
      <w:r w:rsidR="004620B6" w:rsidRPr="004620B6">
        <w:rPr>
          <w:highlight w:val="yellow"/>
        </w:rPr>
        <w:t>Dieser hat gezeigt, dass</w:t>
      </w:r>
      <w:r w:rsidR="004620B6">
        <w:t xml:space="preserve"> </w:t>
      </w:r>
      <w:commentRangeEnd w:id="39"/>
      <w:r w:rsidR="006758B7">
        <w:rPr>
          <w:rStyle w:val="Kommentarzeichen"/>
        </w:rPr>
        <w:commentReference w:id="39"/>
      </w:r>
    </w:p>
    <w:p w14:paraId="6D8A90A8" w14:textId="60F30600" w:rsidR="004620B6" w:rsidRDefault="004620B6">
      <w:pPr>
        <w:spacing w:line="259" w:lineRule="auto"/>
        <w:jc w:val="left"/>
      </w:pPr>
      <w:r>
        <w:t>Schliesslich wurde noch die F3 beantwortet. Dafür wurde das berechnete optimale Portfolio mit dem SMI als Vergleichsindex über die letzten zehn Jahre verglichen. Dieser Vergleich hat gezeigt, dass das optimale Portfolio den SMI selbst um ein Vierfaches schlägt und damit besser ist. F3 wurde also letztlich auch noch beantwortet.</w:t>
      </w:r>
    </w:p>
    <w:p w14:paraId="663A0C08" w14:textId="5A14DC9B" w:rsidR="004620B6" w:rsidRDefault="004A2724">
      <w:pPr>
        <w:spacing w:line="259" w:lineRule="auto"/>
        <w:jc w:val="left"/>
      </w:pPr>
      <w:r>
        <w:t xml:space="preserve">Die erarbeiteten Ergebnisse dieser Arbeit zeigen letzten Endes auf, dass die Zeitreihenanalyse samt ihrer Konzepte ein hilfreiches Instrument zur Lösung von finanztechnischen Fragen wie in diesem Fall der Suche nach dem optimalen Portfolio hilfreich </w:t>
      </w:r>
      <w:r w:rsidR="00F91BB5">
        <w:t>sein kann</w:t>
      </w:r>
      <w:r>
        <w:t>.</w:t>
      </w:r>
    </w:p>
    <w:p w14:paraId="02BDBC0A" w14:textId="69CB244D" w:rsidR="001370F7" w:rsidRDefault="001370F7">
      <w:pPr>
        <w:spacing w:line="259" w:lineRule="auto"/>
        <w:jc w:val="left"/>
      </w:pPr>
      <w:r>
        <w:br w:type="page"/>
      </w:r>
    </w:p>
    <w:p w14:paraId="09DDC35C" w14:textId="0E3893D9" w:rsidR="001370F7" w:rsidRDefault="001370F7" w:rsidP="001370F7">
      <w:pPr>
        <w:pStyle w:val="berschrift1"/>
      </w:pPr>
      <w:bookmarkStart w:id="40" w:name="_Toc40866363"/>
      <w:bookmarkStart w:id="41" w:name="_Toc41300427"/>
      <w:r>
        <w:lastRenderedPageBreak/>
        <w:t>Literaturverzeichnis</w:t>
      </w:r>
      <w:bookmarkEnd w:id="40"/>
      <w:bookmarkEnd w:id="41"/>
    </w:p>
    <w:p w14:paraId="56358A85" w14:textId="416FBBD7" w:rsidR="006D2437" w:rsidRPr="006D2437" w:rsidRDefault="00805105" w:rsidP="006D2437">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6D2437" w:rsidRPr="006D2437">
        <w:rPr>
          <w:rFonts w:cs="Arial"/>
          <w:i/>
          <w:iCs/>
          <w:noProof/>
          <w:szCs w:val="24"/>
        </w:rPr>
        <w:t>Aktie • Definition | Gabler Wirtschaftslexikon</w:t>
      </w:r>
      <w:r w:rsidR="006D2437" w:rsidRPr="006D2437">
        <w:rPr>
          <w:rFonts w:cs="Arial"/>
          <w:noProof/>
          <w:szCs w:val="24"/>
        </w:rPr>
        <w:t>. (n.d.). Retrieved May 20, 2020, from https://wirtschaftslexikon.gabler.de/definition/aktie-31763#head4</w:t>
      </w:r>
    </w:p>
    <w:p w14:paraId="5F1005F4"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Die Geschichte der Aktie | Börsenwissen Grundlagen | boerse.ARD.de</w:t>
      </w:r>
      <w:r w:rsidRPr="006D2437">
        <w:rPr>
          <w:rFonts w:cs="Arial"/>
          <w:noProof/>
          <w:szCs w:val="24"/>
        </w:rPr>
        <w:t>. (n.d.). Retrieved May 20, 2020, from https://boerse.ard.de/boersenwissen/boersenwissen-grundlagen/die-geschichte-der-aktie-100.html</w:t>
      </w:r>
    </w:p>
    <w:p w14:paraId="04C1423A"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Grundlehner, W. (2018). </w:t>
      </w:r>
      <w:r w:rsidRPr="006D2437">
        <w:rPr>
          <w:rFonts w:cs="Arial"/>
          <w:i/>
          <w:iCs/>
          <w:noProof/>
          <w:szCs w:val="24"/>
        </w:rPr>
        <w:t>Hoch soll der SMI leben - und noch höher gehen</w:t>
      </w:r>
      <w:r w:rsidRPr="006D2437">
        <w:rPr>
          <w:rFonts w:cs="Arial"/>
          <w:noProof/>
          <w:szCs w:val="24"/>
        </w:rPr>
        <w:t>. 31.05.2018. https://www.nzz.ch/finanzen/smi-30-jaehrige-geschichte-ist-ein-abbild-des-strukturwandels-ld.1390462?reduced=true</w:t>
      </w:r>
    </w:p>
    <w:p w14:paraId="051663B8"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Leven, F.-J., &amp; Schlienkamp, C. (1998). </w:t>
      </w:r>
      <w:r w:rsidRPr="006D2437">
        <w:rPr>
          <w:rFonts w:cs="Arial"/>
          <w:i/>
          <w:iCs/>
          <w:noProof/>
          <w:szCs w:val="24"/>
        </w:rPr>
        <w:t>Erfolgreiches Depotmanagement - Wie Ihnen die moderne Portfoliotheorie hilft</w:t>
      </w:r>
      <w:r w:rsidRPr="006D2437">
        <w:rPr>
          <w:rFonts w:cs="Arial"/>
          <w:noProof/>
          <w:szCs w:val="24"/>
        </w:rPr>
        <w:t>.</w:t>
      </w:r>
    </w:p>
    <w:p w14:paraId="46FC499C"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Mondello, E. (2015). Portfoliomanagement. In </w:t>
      </w:r>
      <w:r w:rsidRPr="006D2437">
        <w:rPr>
          <w:rFonts w:cs="Arial"/>
          <w:i/>
          <w:iCs/>
          <w:noProof/>
          <w:szCs w:val="24"/>
        </w:rPr>
        <w:t>Portfoliomanagement</w:t>
      </w:r>
      <w:r w:rsidRPr="006D2437">
        <w:rPr>
          <w:rFonts w:cs="Arial"/>
          <w:noProof/>
          <w:szCs w:val="24"/>
        </w:rPr>
        <w:t>. https://doi.org/10.1007/978-3-658-05817-3</w:t>
      </w:r>
    </w:p>
    <w:p w14:paraId="57A0AF40"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Neusser, K. (2011). </w:t>
      </w:r>
      <w:r w:rsidRPr="006D2437">
        <w:rPr>
          <w:rFonts w:cs="Arial"/>
          <w:i/>
          <w:iCs/>
          <w:noProof/>
          <w:szCs w:val="24"/>
        </w:rPr>
        <w:t>Zeitreihenanalyse in den Wirtschaftswissenschaften</w:t>
      </w:r>
      <w:r w:rsidRPr="006D2437">
        <w:rPr>
          <w:rFonts w:cs="Arial"/>
          <w:noProof/>
          <w:szCs w:val="24"/>
        </w:rPr>
        <w:t>.</w:t>
      </w:r>
    </w:p>
    <w:p w14:paraId="4A701253"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Saunders, M., Lewis, P., &amp; Thornhill, A. (2016). </w:t>
      </w:r>
      <w:r w:rsidRPr="006D2437">
        <w:rPr>
          <w:rFonts w:cs="Arial"/>
          <w:i/>
          <w:iCs/>
          <w:noProof/>
          <w:szCs w:val="24"/>
        </w:rPr>
        <w:t>Research Methods for Business Students</w:t>
      </w:r>
      <w:r w:rsidRPr="006D2437">
        <w:rPr>
          <w:rFonts w:cs="Arial"/>
          <w:noProof/>
          <w:szCs w:val="24"/>
        </w:rPr>
        <w:t>.</w:t>
      </w:r>
    </w:p>
    <w:p w14:paraId="487BDF75"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noProof/>
          <w:szCs w:val="24"/>
        </w:rPr>
        <w:t xml:space="preserve">SIX Swiss Exchange. (2015). Swiss Market Index ( SMI ® ) -Familie. </w:t>
      </w:r>
      <w:r w:rsidRPr="006D2437">
        <w:rPr>
          <w:rFonts w:cs="Arial"/>
          <w:i/>
          <w:iCs/>
          <w:noProof/>
          <w:szCs w:val="24"/>
        </w:rPr>
        <w:t>Factsheet</w:t>
      </w:r>
      <w:r w:rsidRPr="006D2437">
        <w:rPr>
          <w:rFonts w:cs="Arial"/>
          <w:noProof/>
          <w:szCs w:val="24"/>
        </w:rPr>
        <w:t>, 4. http://www.six-swiss-exchange.com/downloads/indexinfo/online/share_indices/smi/smifamily_factsheet_de.pdf</w:t>
      </w:r>
    </w:p>
    <w:p w14:paraId="53385528"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SIX Swiss Exchange – Wikipedia</w:t>
      </w:r>
      <w:r w:rsidRPr="006D2437">
        <w:rPr>
          <w:rFonts w:cs="Arial"/>
          <w:noProof/>
          <w:szCs w:val="24"/>
        </w:rPr>
        <w:t>. (n.d.). Retrieved May 24, 2020, from https://de.wikipedia.org/wiki/SIX_Swiss_Exchange</w:t>
      </w:r>
    </w:p>
    <w:p w14:paraId="3327CE93" w14:textId="77777777" w:rsidR="006D2437" w:rsidRPr="006D2437" w:rsidRDefault="006D2437" w:rsidP="006D2437">
      <w:pPr>
        <w:widowControl w:val="0"/>
        <w:autoSpaceDE w:val="0"/>
        <w:autoSpaceDN w:val="0"/>
        <w:adjustRightInd w:val="0"/>
        <w:ind w:left="480" w:hanging="480"/>
        <w:rPr>
          <w:rFonts w:cs="Arial"/>
          <w:noProof/>
          <w:szCs w:val="24"/>
        </w:rPr>
      </w:pPr>
      <w:r w:rsidRPr="006D2437">
        <w:rPr>
          <w:rFonts w:cs="Arial"/>
          <w:i/>
          <w:iCs/>
          <w:noProof/>
          <w:szCs w:val="24"/>
        </w:rPr>
        <w:t>Swiss Market Index – Wikipedia</w:t>
      </w:r>
      <w:r w:rsidRPr="006D2437">
        <w:rPr>
          <w:rFonts w:cs="Arial"/>
          <w:noProof/>
          <w:szCs w:val="24"/>
        </w:rPr>
        <w:t>. (n.d.). Retrieved May 24, 2020, from https://de.wikipedia.org/wiki/Swiss_Market_Index</w:t>
      </w:r>
    </w:p>
    <w:p w14:paraId="192CBE96" w14:textId="77777777" w:rsidR="006D2437" w:rsidRPr="006D2437" w:rsidRDefault="006D2437" w:rsidP="006D2437">
      <w:pPr>
        <w:widowControl w:val="0"/>
        <w:autoSpaceDE w:val="0"/>
        <w:autoSpaceDN w:val="0"/>
        <w:adjustRightInd w:val="0"/>
        <w:ind w:left="480" w:hanging="480"/>
        <w:rPr>
          <w:rFonts w:cs="Arial"/>
          <w:noProof/>
        </w:rPr>
      </w:pPr>
      <w:r w:rsidRPr="006D2437">
        <w:rPr>
          <w:rFonts w:cs="Arial"/>
          <w:i/>
          <w:iCs/>
          <w:noProof/>
          <w:szCs w:val="24"/>
        </w:rPr>
        <w:t>Warum sich Aktien lohnen | PostFinance</w:t>
      </w:r>
      <w:r w:rsidRPr="006D2437">
        <w:rPr>
          <w:rFonts w:cs="Arial"/>
          <w:noProof/>
          <w:szCs w:val="24"/>
        </w:rPr>
        <w:t>. (n.d.). Retrieved May 20, 2020, from https://www.postfinance.ch/de/privat/beduerfnisse/anlagewissen/warum-sich-aktien-lohnen.html</w:t>
      </w:r>
    </w:p>
    <w:p w14:paraId="2B8CA30E" w14:textId="3696FD5F" w:rsidR="009B1D59" w:rsidRPr="009B1D59" w:rsidRDefault="00805105"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42" w:name="_Toc41300428"/>
      <w:r>
        <w:lastRenderedPageBreak/>
        <w:t>Anhang</w:t>
      </w:r>
      <w:bookmarkEnd w:id="42"/>
    </w:p>
    <w:p w14:paraId="6C099796" w14:textId="34681477" w:rsidR="00001E9D" w:rsidRDefault="003C61DF" w:rsidP="00614985">
      <w:pPr>
        <w:pStyle w:val="berschrift2"/>
        <w:numPr>
          <w:ilvl w:val="0"/>
          <w:numId w:val="16"/>
        </w:numPr>
      </w:pPr>
      <w:bookmarkStart w:id="43" w:name="_Toc41300429"/>
      <w:r>
        <w:t>Abbildungen</w:t>
      </w:r>
      <w:bookmarkEnd w:id="4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77AD3A73" w:rsidR="000E7EDD" w:rsidRPr="00A1469C" w:rsidRDefault="000E7EDD" w:rsidP="00717FE2">
                                  <w:pPr>
                                    <w:pStyle w:val="Beschriftung"/>
                                    <w:rPr>
                                      <w:sz w:val="20"/>
                                    </w:rPr>
                                  </w:pPr>
                                  <w:bookmarkStart w:id="44" w:name="_Toc41292216"/>
                                  <w:r>
                                    <w:t xml:space="preserve">Abbildung </w:t>
                                  </w:r>
                                  <w:r w:rsidR="00D91416">
                                    <w:fldChar w:fldCharType="begin"/>
                                  </w:r>
                                  <w:r w:rsidR="00D91416">
                                    <w:instrText xml:space="preserve"> SEQ Abbildung \* ARABIC </w:instrText>
                                  </w:r>
                                  <w:r w:rsidR="00D91416">
                                    <w:fldChar w:fldCharType="separate"/>
                                  </w:r>
                                  <w:r>
                                    <w:rPr>
                                      <w:noProof/>
                                    </w:rPr>
                                    <w:t>1</w:t>
                                  </w:r>
                                  <w:r w:rsidR="00D91416">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77AD3A73" w:rsidR="000E7EDD" w:rsidRPr="00A1469C" w:rsidRDefault="000E7EDD" w:rsidP="00717FE2">
                            <w:pPr>
                              <w:pStyle w:val="Beschriftung"/>
                              <w:rPr>
                                <w:sz w:val="20"/>
                              </w:rPr>
                            </w:pPr>
                            <w:bookmarkStart w:id="45" w:name="_Toc41292216"/>
                            <w:r>
                              <w:t xml:space="preserve">Abbildung </w:t>
                            </w:r>
                            <w:r w:rsidR="00D91416">
                              <w:fldChar w:fldCharType="begin"/>
                            </w:r>
                            <w:r w:rsidR="00D91416">
                              <w:instrText xml:space="preserve"> SEQ Abbildung \* ARABIC </w:instrText>
                            </w:r>
                            <w:r w:rsidR="00D91416">
                              <w:fldChar w:fldCharType="separate"/>
                            </w:r>
                            <w:r>
                              <w:rPr>
                                <w:noProof/>
                              </w:rPr>
                              <w:t>1</w:t>
                            </w:r>
                            <w:r w:rsidR="00D91416">
                              <w:rPr>
                                <w:noProof/>
                              </w:rPr>
                              <w:fldChar w:fldCharType="end"/>
                            </w:r>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5"/>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7160FF43" w:rsidR="000E7EDD" w:rsidRPr="00B05CF9" w:rsidRDefault="000E7EDD" w:rsidP="00717FE2">
                                  <w:pPr>
                                    <w:pStyle w:val="Beschriftung"/>
                                  </w:pPr>
                                  <w:bookmarkStart w:id="46" w:name="_Toc41292217"/>
                                  <w:r>
                                    <w:t xml:space="preserve">Abbildung </w:t>
                                  </w:r>
                                  <w:r w:rsidR="00D91416">
                                    <w:fldChar w:fldCharType="begin"/>
                                  </w:r>
                                  <w:r w:rsidR="00D91416">
                                    <w:instrText xml:space="preserve"> SEQ Abbildung \* ARABIC </w:instrText>
                                  </w:r>
                                  <w:r w:rsidR="00D91416">
                                    <w:fldChar w:fldCharType="separate"/>
                                  </w:r>
                                  <w:r>
                                    <w:rPr>
                                      <w:noProof/>
                                    </w:rPr>
                                    <w:t>2</w:t>
                                  </w:r>
                                  <w:r w:rsidR="00D91416">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7160FF43" w:rsidR="000E7EDD" w:rsidRPr="00B05CF9" w:rsidRDefault="000E7EDD" w:rsidP="00717FE2">
                            <w:pPr>
                              <w:pStyle w:val="Beschriftung"/>
                            </w:pPr>
                            <w:bookmarkStart w:id="47" w:name="_Toc41292217"/>
                            <w:r>
                              <w:t xml:space="preserve">Abbildung </w:t>
                            </w:r>
                            <w:r w:rsidR="00D91416">
                              <w:fldChar w:fldCharType="begin"/>
                            </w:r>
                            <w:r w:rsidR="00D91416">
                              <w:instrText xml:space="preserve"> SEQ Abbildung \* ARABIC </w:instrText>
                            </w:r>
                            <w:r w:rsidR="00D91416">
                              <w:fldChar w:fldCharType="separate"/>
                            </w:r>
                            <w:r>
                              <w:rPr>
                                <w:noProof/>
                              </w:rPr>
                              <w:t>2</w:t>
                            </w:r>
                            <w:r w:rsidR="00D91416">
                              <w:rPr>
                                <w:noProof/>
                              </w:rPr>
                              <w:fldChar w:fldCharType="end"/>
                            </w:r>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7"/>
                            <w:r>
                              <w:fldChar w:fldCharType="end"/>
                            </w:r>
                          </w:p>
                        </w:txbxContent>
                      </v:textbox>
                      <w10:wrap type="tight"/>
                    </v:shape>
                  </w:pict>
                </mc:Fallback>
              </mc:AlternateContent>
            </w:r>
          </w:p>
        </w:tc>
      </w:tr>
    </w:tbl>
    <w:p w14:paraId="5CDF12E9" w14:textId="1658D5EF" w:rsidR="00C837FD" w:rsidRDefault="004B2AFC" w:rsidP="001B07F7">
      <w:bookmarkStart w:id="48"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527315D4" w:rsidR="000E7EDD" w:rsidRPr="00975B65" w:rsidRDefault="000E7EDD" w:rsidP="00C837FD">
                            <w:pPr>
                              <w:pStyle w:val="Beschriftung"/>
                              <w:rPr>
                                <w:sz w:val="20"/>
                              </w:rPr>
                            </w:pPr>
                            <w:bookmarkStart w:id="49" w:name="_Toc41292218"/>
                            <w:r>
                              <w:t xml:space="preserve">Abbildung </w:t>
                            </w:r>
                            <w:r w:rsidR="00D91416">
                              <w:fldChar w:fldCharType="begin"/>
                            </w:r>
                            <w:r w:rsidR="00D91416">
                              <w:instrText xml:space="preserve"> SEQ Abbildung \* ARABIC </w:instrText>
                            </w:r>
                            <w:r w:rsidR="00D91416">
                              <w:fldChar w:fldCharType="separate"/>
                            </w:r>
                            <w:r>
                              <w:rPr>
                                <w:noProof/>
                              </w:rPr>
                              <w:t>3</w:t>
                            </w:r>
                            <w:r w:rsidR="00D91416">
                              <w:rPr>
                                <w:noProof/>
                              </w:rPr>
                              <w:fldChar w:fldCharType="end"/>
                            </w:r>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527315D4" w:rsidR="000E7EDD" w:rsidRPr="00975B65" w:rsidRDefault="000E7EDD" w:rsidP="00C837FD">
                      <w:pPr>
                        <w:pStyle w:val="Beschriftung"/>
                        <w:rPr>
                          <w:sz w:val="20"/>
                        </w:rPr>
                      </w:pPr>
                      <w:bookmarkStart w:id="50" w:name="_Toc41292218"/>
                      <w:r>
                        <w:t xml:space="preserve">Abbildung </w:t>
                      </w:r>
                      <w:r w:rsidR="00D91416">
                        <w:fldChar w:fldCharType="begin"/>
                      </w:r>
                      <w:r w:rsidR="00D91416">
                        <w:instrText xml:space="preserve"> SEQ Abbildung \* ARABIC </w:instrText>
                      </w:r>
                      <w:r w:rsidR="00D91416">
                        <w:fldChar w:fldCharType="separate"/>
                      </w:r>
                      <w:r>
                        <w:rPr>
                          <w:noProof/>
                        </w:rPr>
                        <w:t>3</w:t>
                      </w:r>
                      <w:r w:rsidR="00D91416">
                        <w:rPr>
                          <w:noProof/>
                        </w:rPr>
                        <w:fldChar w:fldCharType="end"/>
                      </w:r>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50"/>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624580"/>
                    </a:xfrm>
                    <a:prstGeom prst="rect">
                      <a:avLst/>
                    </a:prstGeom>
                  </pic:spPr>
                </pic:pic>
              </a:graphicData>
            </a:graphic>
          </wp:inline>
        </w:drawing>
      </w:r>
    </w:p>
    <w:p w14:paraId="3F5EFAEB" w14:textId="22FED075" w:rsidR="00A117A5" w:rsidRDefault="00A117A5" w:rsidP="00A117A5">
      <w:pPr>
        <w:pStyle w:val="Beschriftung"/>
      </w:pPr>
      <w:bookmarkStart w:id="51" w:name="_Toc41292219"/>
      <w:r>
        <w:t xml:space="preserve">Abbildung </w:t>
      </w:r>
      <w:r w:rsidR="00D91416">
        <w:fldChar w:fldCharType="begin"/>
      </w:r>
      <w:r w:rsidR="00D91416">
        <w:instrText xml:space="preserve"> SEQ Abbildung \* ARABIC </w:instrText>
      </w:r>
      <w:r w:rsidR="00D91416">
        <w:fldChar w:fldCharType="separate"/>
      </w:r>
      <w:r w:rsidR="0083533E">
        <w:rPr>
          <w:noProof/>
        </w:rPr>
        <w:t>4</w:t>
      </w:r>
      <w:r w:rsidR="00D91416">
        <w:rPr>
          <w:noProof/>
        </w:rPr>
        <w:fldChar w:fldCharType="end"/>
      </w:r>
      <w:r>
        <w:t>: Chart des SMI von 1991 bis 2020 von Yahoo Finance</w:t>
      </w:r>
      <w:bookmarkEnd w:id="51"/>
    </w:p>
    <w:p w14:paraId="29DA438B" w14:textId="33994A34" w:rsidR="001B07F7" w:rsidRDefault="001B07F7">
      <w:pPr>
        <w:spacing w:line="259" w:lineRule="auto"/>
        <w:jc w:val="left"/>
      </w:pPr>
    </w:p>
    <w:p w14:paraId="355E0363" w14:textId="77777777" w:rsidR="00F115E1" w:rsidRDefault="00F115E1" w:rsidP="00F115E1">
      <w:r>
        <w:rPr>
          <w:noProof/>
        </w:rPr>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058795"/>
                    </a:xfrm>
                    <a:prstGeom prst="rect">
                      <a:avLst/>
                    </a:prstGeom>
                  </pic:spPr>
                </pic:pic>
              </a:graphicData>
            </a:graphic>
          </wp:inline>
        </w:drawing>
      </w:r>
    </w:p>
    <w:p w14:paraId="72B4C946" w14:textId="48649D47" w:rsidR="00F115E1" w:rsidRDefault="00F115E1" w:rsidP="00F115E1">
      <w:pPr>
        <w:pStyle w:val="Beschriftung"/>
      </w:pPr>
      <w:bookmarkStart w:id="52" w:name="_Toc41292220"/>
      <w:r>
        <w:t xml:space="preserve">Abbildung </w:t>
      </w:r>
      <w:r w:rsidR="00D91416">
        <w:fldChar w:fldCharType="begin"/>
      </w:r>
      <w:r w:rsidR="00D91416">
        <w:instrText xml:space="preserve"> SEQ Abbildung \* ARABIC </w:instrText>
      </w:r>
      <w:r w:rsidR="00D91416">
        <w:fldChar w:fldCharType="separate"/>
      </w:r>
      <w:r w:rsidR="0083533E">
        <w:rPr>
          <w:noProof/>
        </w:rPr>
        <w:t>5</w:t>
      </w:r>
      <w:r w:rsidR="00D91416">
        <w:rPr>
          <w:noProof/>
        </w:rPr>
        <w:fldChar w:fldCharType="end"/>
      </w:r>
      <w:r>
        <w:t>: Performance alle</w:t>
      </w:r>
      <w:r w:rsidR="005553D7">
        <w:t>r</w:t>
      </w:r>
      <w:r>
        <w:t xml:space="preserve"> Aktien des SMI in den letzten 10 Jahren</w:t>
      </w:r>
      <w:bookmarkEnd w:id="52"/>
    </w:p>
    <w:p w14:paraId="56F2970A" w14:textId="77777777" w:rsidR="00840BA4" w:rsidRPr="00840BA4" w:rsidRDefault="00840BA4" w:rsidP="00840BA4"/>
    <w:p w14:paraId="1C9A7A3E" w14:textId="77777777" w:rsidR="00F115E1" w:rsidRDefault="00F115E1" w:rsidP="00F115E1">
      <w:r>
        <w:rPr>
          <w:noProof/>
        </w:rPr>
        <w:lastRenderedPageBreak/>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2769870"/>
                    </a:xfrm>
                    <a:prstGeom prst="rect">
                      <a:avLst/>
                    </a:prstGeom>
                  </pic:spPr>
                </pic:pic>
              </a:graphicData>
            </a:graphic>
          </wp:inline>
        </w:drawing>
      </w:r>
    </w:p>
    <w:p w14:paraId="6D506115" w14:textId="1AC07221" w:rsidR="00F115E1" w:rsidRDefault="00F115E1" w:rsidP="00F115E1">
      <w:pPr>
        <w:pStyle w:val="Beschriftung"/>
      </w:pPr>
      <w:bookmarkStart w:id="53" w:name="_Toc41292221"/>
      <w:r>
        <w:t xml:space="preserve">Abbildung </w:t>
      </w:r>
      <w:r w:rsidR="00D91416">
        <w:fldChar w:fldCharType="begin"/>
      </w:r>
      <w:r w:rsidR="00D91416">
        <w:instrText xml:space="preserve"> SEQ Abbildung \* ARABIC </w:instrText>
      </w:r>
      <w:r w:rsidR="00D91416">
        <w:fldChar w:fldCharType="separate"/>
      </w:r>
      <w:r w:rsidR="0083533E">
        <w:rPr>
          <w:noProof/>
        </w:rPr>
        <w:t>6</w:t>
      </w:r>
      <w:r w:rsidR="00D91416">
        <w:rPr>
          <w:noProof/>
        </w:rPr>
        <w:fldChar w:fldCharType="end"/>
      </w:r>
      <w:r>
        <w:t xml:space="preserve">: </w:t>
      </w:r>
      <w:r w:rsidR="000A57E3">
        <w:t>Berechnete Effizienzkurve</w:t>
      </w:r>
      <w:r>
        <w:t xml:space="preserve"> des optimalen Portfolios</w:t>
      </w:r>
      <w:bookmarkEnd w:id="53"/>
    </w:p>
    <w:p w14:paraId="63E7092B" w14:textId="77777777" w:rsidR="00840BA4" w:rsidRPr="00840BA4" w:rsidRDefault="00840BA4" w:rsidP="00840BA4"/>
    <w:p w14:paraId="3FA94430" w14:textId="77777777" w:rsidR="00F115E1" w:rsidRDefault="00F115E1" w:rsidP="00F115E1">
      <w:r>
        <w:rPr>
          <w:noProof/>
        </w:rPr>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079115"/>
                    </a:xfrm>
                    <a:prstGeom prst="rect">
                      <a:avLst/>
                    </a:prstGeom>
                  </pic:spPr>
                </pic:pic>
              </a:graphicData>
            </a:graphic>
          </wp:inline>
        </w:drawing>
      </w:r>
    </w:p>
    <w:p w14:paraId="5BA9AC18" w14:textId="2914A25A" w:rsidR="00F115E1" w:rsidRDefault="00F115E1" w:rsidP="00F115E1">
      <w:pPr>
        <w:pStyle w:val="Beschriftung"/>
      </w:pPr>
      <w:bookmarkStart w:id="54" w:name="_Toc41292222"/>
      <w:r>
        <w:t xml:space="preserve">Abbildung </w:t>
      </w:r>
      <w:r w:rsidR="00D91416">
        <w:fldChar w:fldCharType="begin"/>
      </w:r>
      <w:r w:rsidR="00D91416">
        <w:instrText xml:space="preserve"> SEQ Abbildung \* ARABIC </w:instrText>
      </w:r>
      <w:r w:rsidR="00D91416">
        <w:fldChar w:fldCharType="separate"/>
      </w:r>
      <w:r w:rsidR="0083533E">
        <w:rPr>
          <w:noProof/>
        </w:rPr>
        <w:t>7</w:t>
      </w:r>
      <w:r w:rsidR="00D91416">
        <w:rPr>
          <w:noProof/>
        </w:rPr>
        <w:fldChar w:fldCharType="end"/>
      </w:r>
      <w:r>
        <w:t xml:space="preserve">: </w:t>
      </w:r>
      <w:r w:rsidR="005553D7">
        <w:t>Kumulierter</w:t>
      </w:r>
      <w:r>
        <w:t xml:space="preserve"> Ertrag des optimalen Portfolios</w:t>
      </w:r>
      <w:bookmarkEnd w:id="54"/>
    </w:p>
    <w:p w14:paraId="7950845C" w14:textId="20F2BEE6" w:rsidR="00231C38" w:rsidRDefault="00231C38" w:rsidP="00231C38"/>
    <w:p w14:paraId="577797A4" w14:textId="77777777" w:rsidR="00231C38" w:rsidRDefault="00231C38" w:rsidP="00231C38">
      <w:r>
        <w:rPr>
          <w:noProof/>
        </w:rPr>
        <w:lastRenderedPageBreak/>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423920"/>
                    </a:xfrm>
                    <a:prstGeom prst="rect">
                      <a:avLst/>
                    </a:prstGeom>
                  </pic:spPr>
                </pic:pic>
              </a:graphicData>
            </a:graphic>
          </wp:inline>
        </w:drawing>
      </w:r>
    </w:p>
    <w:p w14:paraId="2201432D" w14:textId="3157A4C4" w:rsidR="00231C38" w:rsidRDefault="00231C38" w:rsidP="00231C38">
      <w:pPr>
        <w:pStyle w:val="Beschriftung"/>
      </w:pPr>
      <w:bookmarkStart w:id="55" w:name="_Toc41292223"/>
      <w:r>
        <w:t xml:space="preserve">Abbildung </w:t>
      </w:r>
      <w:r w:rsidR="00D91416">
        <w:fldChar w:fldCharType="begin"/>
      </w:r>
      <w:r w:rsidR="00D91416">
        <w:instrText xml:space="preserve"> SEQ Abbildung \* ARABIC </w:instrText>
      </w:r>
      <w:r w:rsidR="00D91416">
        <w:fldChar w:fldCharType="separate"/>
      </w:r>
      <w:r>
        <w:rPr>
          <w:noProof/>
        </w:rPr>
        <w:t>8</w:t>
      </w:r>
      <w:r w:rsidR="00D91416">
        <w:rPr>
          <w:noProof/>
        </w:rPr>
        <w:fldChar w:fldCharType="end"/>
      </w:r>
      <w:r>
        <w:t>: PACF des optimalen Portfolios</w:t>
      </w:r>
      <w:bookmarkEnd w:id="55"/>
    </w:p>
    <w:p w14:paraId="0A58CD7F" w14:textId="77777777" w:rsidR="00840BA4" w:rsidRPr="00840BA4" w:rsidRDefault="00840BA4" w:rsidP="00840BA4"/>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1756410"/>
                    </a:xfrm>
                    <a:prstGeom prst="rect">
                      <a:avLst/>
                    </a:prstGeom>
                  </pic:spPr>
                </pic:pic>
              </a:graphicData>
            </a:graphic>
          </wp:inline>
        </w:drawing>
      </w:r>
    </w:p>
    <w:p w14:paraId="6D223C14" w14:textId="521D5F6B" w:rsidR="00F115E1" w:rsidRDefault="00F115E1" w:rsidP="00F115E1">
      <w:pPr>
        <w:pStyle w:val="Beschriftung"/>
      </w:pPr>
      <w:bookmarkStart w:id="56" w:name="_Toc41292224"/>
      <w:r>
        <w:t xml:space="preserve">Abbildung </w:t>
      </w:r>
      <w:r w:rsidR="00D91416">
        <w:fldChar w:fldCharType="begin"/>
      </w:r>
      <w:r w:rsidR="00D91416">
        <w:instrText xml:space="preserve"> SEQ Abbildung \* ARABIC </w:instrText>
      </w:r>
      <w:r w:rsidR="00D91416">
        <w:fldChar w:fldCharType="separate"/>
      </w:r>
      <w:r w:rsidR="00231C38">
        <w:rPr>
          <w:noProof/>
        </w:rPr>
        <w:t>9</w:t>
      </w:r>
      <w:r w:rsidR="00D91416">
        <w:rPr>
          <w:noProof/>
        </w:rPr>
        <w:fldChar w:fldCharType="end"/>
      </w:r>
      <w:r>
        <w:t xml:space="preserve">: </w:t>
      </w:r>
      <w:r w:rsidR="005553D7">
        <w:t>Residuen</w:t>
      </w:r>
      <w:r>
        <w:t xml:space="preserve"> des optimalen Portfolios</w:t>
      </w:r>
      <w:bookmarkEnd w:id="56"/>
    </w:p>
    <w:p w14:paraId="4BE26C61" w14:textId="77777777" w:rsidR="00840BA4" w:rsidRPr="00840BA4" w:rsidRDefault="00840BA4" w:rsidP="00840BA4"/>
    <w:p w14:paraId="69F61E82" w14:textId="0C29732F" w:rsidR="00F115E1" w:rsidRDefault="00E324BA" w:rsidP="00F115E1">
      <w:r>
        <w:rPr>
          <w:noProof/>
        </w:rPr>
        <w:lastRenderedPageBreak/>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284220"/>
                    </a:xfrm>
                    <a:prstGeom prst="rect">
                      <a:avLst/>
                    </a:prstGeom>
                  </pic:spPr>
                </pic:pic>
              </a:graphicData>
            </a:graphic>
          </wp:inline>
        </w:drawing>
      </w:r>
    </w:p>
    <w:p w14:paraId="21FD44CF" w14:textId="1D0E8250" w:rsidR="00F115E1" w:rsidRDefault="00F115E1" w:rsidP="00F115E1">
      <w:pPr>
        <w:pStyle w:val="Beschriftung"/>
      </w:pPr>
      <w:bookmarkStart w:id="57" w:name="_Toc41292225"/>
      <w:r>
        <w:t xml:space="preserve">Abbildung </w:t>
      </w:r>
      <w:r w:rsidR="00D91416">
        <w:fldChar w:fldCharType="begin"/>
      </w:r>
      <w:r w:rsidR="00D91416">
        <w:instrText xml:space="preserve"> SEQ Abbildung \* ARABIC </w:instrText>
      </w:r>
      <w:r w:rsidR="00D91416">
        <w:fldChar w:fldCharType="separate"/>
      </w:r>
      <w:r w:rsidR="00231C38">
        <w:rPr>
          <w:noProof/>
        </w:rPr>
        <w:t>10</w:t>
      </w:r>
      <w:r w:rsidR="00D91416">
        <w:rPr>
          <w:noProof/>
        </w:rPr>
        <w:fldChar w:fldCharType="end"/>
      </w:r>
      <w:r>
        <w:t>: Ausblick/Vorhersage des optimalen Portfolios</w:t>
      </w:r>
      <w:bookmarkEnd w:id="57"/>
    </w:p>
    <w:p w14:paraId="548E9EA6" w14:textId="403354A8" w:rsidR="00FE4FF9" w:rsidRDefault="00FE4FF9" w:rsidP="00FE4FF9"/>
    <w:p w14:paraId="0C4383AE" w14:textId="2A6B1420" w:rsidR="00AB783F" w:rsidRDefault="00AB783F" w:rsidP="00FE4FF9">
      <w:r>
        <w:rPr>
          <w:noProof/>
        </w:rPr>
        <w:drawing>
          <wp:inline distT="0" distB="0" distL="0" distR="0" wp14:anchorId="25D60420" wp14:editId="448E8402">
            <wp:extent cx="5759450" cy="3725545"/>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3725545"/>
                    </a:xfrm>
                    <a:prstGeom prst="rect">
                      <a:avLst/>
                    </a:prstGeom>
                  </pic:spPr>
                </pic:pic>
              </a:graphicData>
            </a:graphic>
          </wp:inline>
        </w:drawing>
      </w:r>
    </w:p>
    <w:p w14:paraId="68EFC978" w14:textId="7C1AC153" w:rsidR="00AB783F" w:rsidRPr="00FE4FF9" w:rsidRDefault="00AB783F" w:rsidP="00AB783F">
      <w:pPr>
        <w:pStyle w:val="Beschriftung"/>
      </w:pPr>
      <w:bookmarkStart w:id="58" w:name="_Toc41292226"/>
      <w:r>
        <w:t xml:space="preserve">Abbildung </w:t>
      </w:r>
      <w:r w:rsidR="00D91416">
        <w:fldChar w:fldCharType="begin"/>
      </w:r>
      <w:r w:rsidR="00D91416">
        <w:instrText xml:space="preserve"> SEQ Abbildung \* ARABIC </w:instrText>
      </w:r>
      <w:r w:rsidR="00D91416">
        <w:fldChar w:fldCharType="separate"/>
      </w:r>
      <w:r w:rsidR="0083533E">
        <w:rPr>
          <w:noProof/>
        </w:rPr>
        <w:t>11</w:t>
      </w:r>
      <w:r w:rsidR="00D91416">
        <w:rPr>
          <w:noProof/>
        </w:rPr>
        <w:fldChar w:fldCharType="end"/>
      </w:r>
      <w:r>
        <w:t>: Vergleich Performance zwischen SMI und optimalen Portfolio</w:t>
      </w:r>
      <w:bookmarkEnd w:id="58"/>
    </w:p>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59" w:name="_Toc41300430"/>
      <w:r>
        <w:lastRenderedPageBreak/>
        <w:t>Formelsammlung</w:t>
      </w:r>
      <w:bookmarkEnd w:id="59"/>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D91416"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D91416"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60" w:name="_Toc41300431"/>
      <w:r>
        <w:lastRenderedPageBreak/>
        <w:t>R-Code</w:t>
      </w:r>
      <w:bookmarkEnd w:id="60"/>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quantmod")</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ortfolioAnalytics")</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PerformanceAnalytics")</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dplyr")</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install.packages("forecas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quantmod)</w:t>
      </w:r>
    </w:p>
    <w:p w14:paraId="401B5C5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ortfolioAnalytics)</w:t>
      </w:r>
    </w:p>
    <w:p w14:paraId="74B2E1A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PerformanceAnalytics)</w:t>
      </w:r>
    </w:p>
    <w:p w14:paraId="0D86BD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ROI)</w:t>
      </w:r>
    </w:p>
    <w:p w14:paraId="052B182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ggplot2)</w:t>
      </w:r>
    </w:p>
    <w:p w14:paraId="6149F44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dplyr)</w:t>
      </w:r>
    </w:p>
    <w:p w14:paraId="6D2DCB9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library(forecas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lum names for later use, contains all names of SMI companies (except SIKA)</w:t>
      </w:r>
    </w:p>
    <w:p w14:paraId="42F7BF6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ol_names &lt;- c("Zurich", "Roche", "UBS", "Novartis", "SwissRe", "ABB", "SwissLife", "Lonza", "CreditSuiss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JuliusBar",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ing required data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it contains all SMI stock prices</w:t>
      </w:r>
    </w:p>
    <w:p w14:paraId="4BFCD0D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data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ontains the ticker names from Yahoo Finance to download. It has all tickers from the SMI except SIKA</w:t>
      </w:r>
    </w:p>
    <w:p w14:paraId="0E8F8BF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ickers_index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ownload the share data from Yahoo Finance. Only use the adjusted column</w:t>
      </w:r>
    </w:p>
    <w:p w14:paraId="2765666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Ticker in tickers_index){</w:t>
      </w:r>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ata &lt;- cbind(data,</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tSymbols.yahoo(Ticker, from="2010-01-01", to="2020-05-08", periodicity = "weekly",</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data) &lt;- col_names</w:t>
      </w:r>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data)</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returns for the alle shares</w:t>
      </w:r>
    </w:p>
    <w:p w14:paraId="7B6AAC5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calculate(data, method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eliminate the first row because there isn't any return</w:t>
      </w:r>
    </w:p>
    <w:p w14:paraId="77CC779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eturns &lt;- returns[-1, ]</w:t>
      </w:r>
    </w:p>
    <w:p w14:paraId="7A14D7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head(returns)</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tfolio definition. One share can have 30% maximum. This is defined in the box constrained.</w:t>
      </w:r>
    </w:p>
    <w:p w14:paraId="564AA3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portfolio.spec(assets = col_names)</w:t>
      </w:r>
    </w:p>
    <w:p w14:paraId="087AC71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full_investment")</w:t>
      </w:r>
    </w:p>
    <w:p w14:paraId="693397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long_only")</w:t>
      </w:r>
    </w:p>
    <w:p w14:paraId="7B4C43F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_spec &lt;- add.constraint(portfolio = port_spec, type = "box", min = 0.0, max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standard deviation and mean for the portfolio as objectives</w:t>
      </w:r>
    </w:p>
    <w:p w14:paraId="0B48FC9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 port_spec</w:t>
      </w:r>
    </w:p>
    <w:p w14:paraId="0A100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isk", name = "StdDev")</w:t>
      </w:r>
    </w:p>
    <w:p w14:paraId="22EA7D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 &lt;- add.objective(portfolio = portMeanVar, type = "return", name = "mean")</w:t>
      </w:r>
    </w:p>
    <w:p w14:paraId="18DA745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ortMeanVar</w:t>
      </w:r>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optimal portfolio based on the ROI method</w:t>
      </w:r>
    </w:p>
    <w:p w14:paraId="482AB40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opt_single &lt;- optimize.portfolio(R = returns, portfolio = portMeanVar, optimize_method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inVarReturns &lt;- Return.portfolio(returns, weight = extractWeights(opt_single))</w:t>
      </w:r>
    </w:p>
    <w:p w14:paraId="6A2520B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able.AnnualizedReturns(R = minVarReturns, Rf = 0.01/250)</w:t>
      </w:r>
    </w:p>
    <w:p w14:paraId="2D65A9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Weights(opt_single)</w:t>
      </w:r>
    </w:p>
    <w:p w14:paraId="302A784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s.PerformanceSummary(returns, weights = extractWeights(opt_single), main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port_spec, type = "risk", name = "var", risk_aversion = 10)</w:t>
      </w:r>
    </w:p>
    <w:p w14:paraId="6B90909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portf &lt;- add.objective(portfolio = meanvar.portf, type = "return", name = "mean")</w:t>
      </w:r>
    </w:p>
    <w:p w14:paraId="2408C00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 &lt;- create.EfficientFrontier(R = returns, portfolio = port_spec, type = "mean-StdDev")</w:t>
      </w:r>
    </w:p>
    <w:p w14:paraId="7EBAF8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meanvar.ef</w:t>
      </w:r>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Efficient Frontier for the whole SMI</w:t>
      </w:r>
    </w:p>
    <w:p w14:paraId="54CD165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chart.EfficientFrontier(meanvar.ef, match.col="StdDev",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RAR.text="Sharpe Ratio", pch=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weigths for each SMI title by standard deviation</w:t>
      </w:r>
    </w:p>
    <w:p w14:paraId="02AF026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EF.Weights(meanvar.ef, match.col="StdDev", main = "Efficient Frontier Weights by StdDev")</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define the porfolio size in CHF</w:t>
      </w:r>
    </w:p>
    <w:p w14:paraId="1B7895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total_investment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show the performance for the porfolio</w:t>
      </w:r>
    </w:p>
    <w:p w14:paraId="18B980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art.CumReturns(minVarReturns, main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 &lt;- matrix(nrow = 4, ncol = length(col_names))</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vested sum in CHF and number of shares per company</w:t>
      </w:r>
    </w:p>
    <w:p w14:paraId="15885C6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or (i in 1:length(col_names))</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rst &lt;- as.numeric(first(data[, col_names[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as.numeric(last(data[, col_names[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lt;- round((total_investment * opt_single$weights[i] / firs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if (share_number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_number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1, i] &lt;- share_number</w:t>
      </w:r>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2, i] &lt;- share_number * first</w:t>
      </w:r>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3, i] &lt;- share_number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shares[4, i] &lt;- share_number * (last - firs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olnames(shares) &lt;- col_names</w:t>
      </w:r>
    </w:p>
    <w:p w14:paraId="064C12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rownames(shares) &lt;- c("Share Number", "Start Value", "End Value", "Difference")</w:t>
      </w:r>
    </w:p>
    <w:p w14:paraId="2F5F30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s</w:t>
      </w:r>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information used for the Plots</w:t>
      </w:r>
    </w:p>
    <w:p w14:paraId="334C6DF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hare_number &lt;- data.frame(number = shares[1, ], company = col_names)</w:t>
      </w:r>
    </w:p>
    <w:p w14:paraId="1623B63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data.frame(money=shares[2, ], company=col_names)</w:t>
      </w:r>
    </w:p>
    <w:p w14:paraId="731102E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end_val &lt;- data.frame(money=shares[3, ], company=col_names)</w:t>
      </w:r>
    </w:p>
    <w:p w14:paraId="6EA99CA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tart_val &lt;- start_val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sep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3A500DD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end_val &lt;- end_val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roup_by(company)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filter(money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rrange(desc(company))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utate(prop = round(money*100/sum(sum(shares[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ormance = round(money * 100 / total_investmen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ie_text = paste("\n\n", prop, "%", sep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perf_text = paste("\n\n\n\n", "Performance = ", performance, "%", sep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num_p = paste(money, pie_text, perf_text, sep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money = round(money,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number of share per company</w:t>
      </w:r>
    </w:p>
    <w:p w14:paraId="5B538BD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hare_number, aes(x=company, y=number, color = company))+</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stat = "identity", fill = "white")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number), vjust=1.6, color = "black", siz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gtitle("Number of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plot.title = element_text(hjust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start value in % and CHF per company which has at least 1 share</w:t>
      </w:r>
    </w:p>
    <w:p w14:paraId="7B14AB9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start_val, aes(x = "", y = money, fill = company))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lot the the end value in %, performance in %  and CHF per company which has at least 1 share</w:t>
      </w:r>
    </w:p>
    <w:p w14:paraId="067CDE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ggplot(data = end_val, aes(x = "", y = money, fill = company))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bar(width = 1, stat = "identity", color = "white")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money), position = position_stack(vjust = 0.5), color = "black")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ie_text), position = position_stack(vjust = 0.5), color = "black")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om_text(aes(label=perf_text), position = position_stack(vjust = 0.5), color = "black")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coord_polar("y", direction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bs(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theme(axis.ticks = element_blank(), axis.text = element_blank(), legend.position = c(0.2, 0), legend.justification = c(0.1, 0), plot.title = element_text(hjust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uides(fill = guide_legend(title = NULL, nrow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umulative all returns</w:t>
      </w:r>
    </w:p>
    <w:p w14:paraId="10C01C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umret &lt;- cumprod(1+minVarReturns)</w:t>
      </w:r>
    </w:p>
    <w:p w14:paraId="350BB9A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acf(cumret, main = "Optimal Portfolio")</w:t>
      </w:r>
    </w:p>
    <w:p w14:paraId="1DDE0E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lastRenderedPageBreak/>
        <w:t>pacf(cumret, main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Arima from the cumulative returns</w:t>
      </w:r>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fit &lt;- Arima(cumret, order = c(7, 0, 0), include.drift = TRUE)</w:t>
      </w:r>
    </w:p>
    <w:p w14:paraId="7B4083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ummary(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residuals</w:t>
      </w:r>
    </w:p>
    <w:p w14:paraId="31E742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checkresiduals(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forecast for the next 12 and 24 Lag</w:t>
      </w:r>
    </w:p>
    <w:p w14:paraId="602EE78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24)</w:t>
      </w:r>
    </w:p>
    <w:p w14:paraId="0275CAD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forecast &lt;- forecas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the forecast</w:t>
      </w:r>
    </w:p>
    <w:p w14:paraId="303197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plot(smi_forecas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Get the SMI Data</w:t>
      </w:r>
    </w:p>
    <w:p w14:paraId="6BF7864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 &lt;- getSymbols.yahoo("^SSMI", from="2010-01-01", to="2020-05-08", periodicity = "weekly",</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auto.assign=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calculate the SMI returns</w:t>
      </w:r>
    </w:p>
    <w:p w14:paraId="6E1A59A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smi_returns &lt;- Return.calculate(smi, method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print a chart to compare smi_returns vs. portfolio returns</w:t>
      </w:r>
    </w:p>
    <w:p w14:paraId="6C3C083B" w14:textId="4C1B872F" w:rsidR="00722337" w:rsidRPr="00722337" w:rsidRDefault="002D7BC0" w:rsidP="002D7BC0">
      <w:r w:rsidRPr="002D7BC0">
        <w:rPr>
          <w:rFonts w:ascii="Courier New" w:hAnsi="Courier New" w:cs="Courier New"/>
          <w:sz w:val="16"/>
          <w:szCs w:val="16"/>
        </w:rPr>
        <w:t>chart.CumReturns(cbind(smi_returns, minVarReturns), main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61" w:name="_Toc40866364"/>
      <w:bookmarkStart w:id="62" w:name="_Toc41300432"/>
      <w:r>
        <w:lastRenderedPageBreak/>
        <w:t>Eidesstattliche Erklärung</w:t>
      </w:r>
      <w:bookmarkEnd w:id="48"/>
      <w:bookmarkEnd w:id="61"/>
      <w:bookmarkEnd w:id="62"/>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22363947"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5" cstate="print">
                      <a:extLst>
                        <a:ext uri="{BEBA8EAE-BF5A-486C-A8C5-ECC9F3942E4B}">
                          <a14:imgProps xmlns:a14="http://schemas.microsoft.com/office/drawing/2010/main">
                            <a14:imgLayer r:embed="rId26">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601852">
        <w:rPr>
          <w:noProof/>
          <w:lang w:eastAsia="de-CH"/>
        </w:rPr>
        <w:t>25.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8"/>
      <w:pgSz w:w="11906" w:h="16838"/>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Bodo Grütter" w:date="2020-05-24T20:44:00Z" w:initials="BG">
    <w:p w14:paraId="3DCE2BB1" w14:textId="4CC1EB71" w:rsidR="000E7EDD" w:rsidRDefault="000E7EDD">
      <w:pPr>
        <w:pStyle w:val="Kommentartext"/>
      </w:pPr>
      <w:r>
        <w:rPr>
          <w:rStyle w:val="Kommentarzeichen"/>
        </w:rPr>
        <w:annotationRef/>
      </w:r>
      <w:r>
        <w:t>Ich habe Kapitel 3.3 Auswahl der Aktien gestrichen und ins Kapitel 3.2 reingenommen. Ausserdem habe ich Kapitel 3.1 angepasst und zwei Abschnitte von Kapitel 4 reingenommen, um die Hypothese zu bilden.</w:t>
      </w:r>
    </w:p>
  </w:comment>
  <w:comment w:id="21" w:author="Bodo Grütter" w:date="2020-05-24T20:13:00Z" w:initials="BG">
    <w:p w14:paraId="3A054087" w14:textId="4DF2C0A9" w:rsidR="000E7EDD" w:rsidRDefault="000E7EDD">
      <w:pPr>
        <w:pStyle w:val="Kommentartext"/>
      </w:pPr>
      <w:r>
        <w:rPr>
          <w:rStyle w:val="Kommentarzeichen"/>
        </w:rPr>
        <w:annotationRef/>
      </w:r>
      <w:r>
        <w:t>Ein Aktienportfolio besteht doch immer aus mehreren Aktien. Ist dies wirklich der Grund, dass es nicht wie im Unterricht umgesetzt werden konnte?</w:t>
      </w:r>
    </w:p>
  </w:comment>
  <w:comment w:id="22" w:author="Bodo Grütter" w:date="2020-05-24T20:14:00Z" w:initials="BG">
    <w:p w14:paraId="74D5F300" w14:textId="69921F0B" w:rsidR="000E7EDD" w:rsidRDefault="000E7EDD">
      <w:pPr>
        <w:pStyle w:val="Kommentartext"/>
      </w:pPr>
      <w:r>
        <w:rPr>
          <w:rStyle w:val="Kommentarzeichen"/>
        </w:rPr>
        <w:annotationRef/>
      </w:r>
      <w:r>
        <w:t>Diesen Satz habe ich nicht ganz verstanden</w:t>
      </w:r>
    </w:p>
  </w:comment>
  <w:comment w:id="20" w:author="Bodo Grütter" w:date="2020-05-24T20:12:00Z" w:initials="BG">
    <w:p w14:paraId="562330C3" w14:textId="7DCF4C44" w:rsidR="000E7EDD" w:rsidRDefault="000E7EDD">
      <w:pPr>
        <w:pStyle w:val="Kommentartext"/>
      </w:pPr>
      <w:r>
        <w:rPr>
          <w:rStyle w:val="Kommentarzeichen"/>
        </w:rPr>
        <w:annotationRef/>
      </w:r>
      <w:r>
        <w:t>Kannst du dies bitte nochmals inhaltlich anschauen? Habe den Text zum Teil überarbeitet</w:t>
      </w:r>
    </w:p>
  </w:comment>
  <w:comment w:id="23" w:author="Bodo Grütter" w:date="2020-05-24T20:15:00Z" w:initials="BG">
    <w:p w14:paraId="25BDE275" w14:textId="0C4F6439" w:rsidR="000E7EDD" w:rsidRDefault="000E7EDD">
      <w:pPr>
        <w:pStyle w:val="Kommentartext"/>
      </w:pPr>
      <w:r>
        <w:rPr>
          <w:rStyle w:val="Kommentarzeichen"/>
        </w:rPr>
        <w:annotationRef/>
      </w:r>
      <w:r>
        <w:t>Was meinst du mit Ticker?</w:t>
      </w:r>
    </w:p>
  </w:comment>
  <w:comment w:id="26" w:author="Bodo Grütter" w:date="2020-05-24T21:57:00Z" w:initials="BG">
    <w:p w14:paraId="76381C2A" w14:textId="045C20AD" w:rsidR="000E7EDD" w:rsidRDefault="000E7EDD">
      <w:pPr>
        <w:pStyle w:val="Kommentartext"/>
      </w:pPr>
      <w:r>
        <w:rPr>
          <w:rStyle w:val="Kommentarzeichen"/>
        </w:rPr>
        <w:annotationRef/>
      </w:r>
      <w:r>
        <w:t>Nicht verfünffacht?</w:t>
      </w:r>
    </w:p>
  </w:comment>
  <w:comment w:id="27" w:author="Bodo Grütter" w:date="2020-05-24T21:42:00Z" w:initials="BG">
    <w:p w14:paraId="77528250" w14:textId="7428E2A3" w:rsidR="000E7EDD" w:rsidRDefault="000E7EDD">
      <w:pPr>
        <w:pStyle w:val="Kommentartext"/>
      </w:pPr>
      <w:r>
        <w:rPr>
          <w:rStyle w:val="Kommentarzeichen"/>
        </w:rPr>
        <w:annotationRef/>
      </w:r>
      <w:r>
        <w:t>Versteh ich nicht ganz… Die 50'000 wurden ja berechnet. Warum muss man annehmen, dass dies nicht stimmt?</w:t>
      </w:r>
    </w:p>
  </w:comment>
  <w:comment w:id="28" w:author="Bodo Grütter" w:date="2020-05-24T21:44:00Z" w:initials="BG">
    <w:p w14:paraId="6745749B" w14:textId="4F0263A2" w:rsidR="000E7EDD" w:rsidRDefault="000E7EDD">
      <w:pPr>
        <w:pStyle w:val="Kommentartext"/>
      </w:pPr>
      <w:r>
        <w:rPr>
          <w:rStyle w:val="Kommentarzeichen"/>
        </w:rPr>
        <w:annotationRef/>
      </w:r>
      <w:r>
        <w:t>Was meinst du mit «das»? Die Berechnung des kumulierten Ertrags aus dem vorherigen Abschnitt?</w:t>
      </w:r>
    </w:p>
  </w:comment>
  <w:comment w:id="29" w:author="Bodo Grütter" w:date="2020-05-24T21:48:00Z" w:initials="BG">
    <w:p w14:paraId="4B4349DD" w14:textId="7D289EE6" w:rsidR="000E7EDD" w:rsidRDefault="000E7EDD">
      <w:pPr>
        <w:pStyle w:val="Kommentartext"/>
      </w:pPr>
      <w:r>
        <w:rPr>
          <w:rStyle w:val="Kommentarzeichen"/>
        </w:rPr>
        <w:annotationRef/>
      </w:r>
      <w:r>
        <w:t>Was meinst du mit ganzen Aktien?</w:t>
      </w:r>
    </w:p>
  </w:comment>
  <w:comment w:id="30" w:author="Bodo Grütter" w:date="2020-05-24T20:31:00Z" w:initials="BG">
    <w:p w14:paraId="407D762B" w14:textId="533F86BE" w:rsidR="000E7EDD" w:rsidRDefault="000E7EDD">
      <w:pPr>
        <w:pStyle w:val="Kommentartext"/>
      </w:pPr>
      <w:r>
        <w:rPr>
          <w:rStyle w:val="Kommentarzeichen"/>
        </w:rPr>
        <w:annotationRef/>
      </w:r>
      <w:r>
        <w:t>Wurde oben nicht geschrieben, dass die Aktien mit maximal 30% gewichtet werden sollen?</w:t>
      </w:r>
    </w:p>
  </w:comment>
  <w:comment w:id="32" w:author="Bodo Grütter" w:date="2020-05-25T09:41:00Z" w:initials="BG">
    <w:p w14:paraId="5652C4C6" w14:textId="26553B36" w:rsidR="00B4614F" w:rsidRDefault="00B4614F">
      <w:pPr>
        <w:pStyle w:val="Kommentartext"/>
      </w:pPr>
      <w:r>
        <w:rPr>
          <w:rStyle w:val="Kommentarzeichen"/>
        </w:rPr>
        <w:annotationRef/>
      </w:r>
      <w:r>
        <w:t>Was bedeuten die Zahlen auf der Y-Achse?</w:t>
      </w:r>
    </w:p>
  </w:comment>
  <w:comment w:id="33" w:author="Bodo Grütter" w:date="2020-05-25T09:48:00Z" w:initials="BG">
    <w:p w14:paraId="52FB64C4" w14:textId="2547B593" w:rsidR="00A503FE" w:rsidRDefault="00A503FE">
      <w:pPr>
        <w:pStyle w:val="Kommentartext"/>
      </w:pPr>
      <w:r>
        <w:rPr>
          <w:rStyle w:val="Kommentarzeichen"/>
        </w:rPr>
        <w:annotationRef/>
      </w:r>
      <w:r>
        <w:t xml:space="preserve">Dies habe ich ergänzt. </w:t>
      </w:r>
      <w:r w:rsidR="00A57301">
        <w:t>Ich glaube jedoch das dies so nicht stimmt, wie die F2 jetzt formuliert ist</w:t>
      </w:r>
    </w:p>
  </w:comment>
  <w:comment w:id="34" w:author="Bodo Grütter" w:date="2020-05-25T09:22:00Z" w:initials="BG">
    <w:p w14:paraId="7A3CE2C0" w14:textId="40BD464A" w:rsidR="00BC1D1B" w:rsidRDefault="00BC1D1B">
      <w:pPr>
        <w:pStyle w:val="Kommentartext"/>
      </w:pPr>
      <w:r>
        <w:rPr>
          <w:rStyle w:val="Kommentarzeichen"/>
        </w:rPr>
        <w:annotationRef/>
      </w:r>
      <w:r>
        <w:t>Kannst du hier noch eine Legende einfügen, dass man sieht welche Linie welchen Index bzw. welches Portfolio repräsentiert?</w:t>
      </w:r>
    </w:p>
  </w:comment>
  <w:comment w:id="38" w:author="Bodo Grütter" w:date="2020-05-25T10:23:00Z" w:initials="BG">
    <w:p w14:paraId="15476087" w14:textId="14F56F34" w:rsidR="00763FCB" w:rsidRDefault="00763FCB">
      <w:pPr>
        <w:pStyle w:val="Kommentartext"/>
      </w:pPr>
      <w:r>
        <w:rPr>
          <w:rStyle w:val="Kommentarzeichen"/>
        </w:rPr>
        <w:annotationRef/>
      </w:r>
      <w:r>
        <w:t>Damit liege ich richtig, oder?</w:t>
      </w:r>
    </w:p>
  </w:comment>
  <w:comment w:id="39" w:author="Bodo Grütter" w:date="2020-05-25T10:38:00Z" w:initials="BG">
    <w:p w14:paraId="32893A5E" w14:textId="64CD1EAD" w:rsidR="006758B7" w:rsidRDefault="006758B7">
      <w:pPr>
        <w:pStyle w:val="Kommentartext"/>
      </w:pPr>
      <w:r>
        <w:rPr>
          <w:rStyle w:val="Kommentarzeichen"/>
        </w:rPr>
        <w:annotationRef/>
      </w:r>
      <w:r>
        <w:t>Kannst du diesen Satz noch ergänzen? Bin mir da wie oben schon erwähnt nicht ganz sic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CE2BB1" w15:done="0"/>
  <w15:commentEx w15:paraId="3A054087" w15:done="0"/>
  <w15:commentEx w15:paraId="74D5F300" w15:done="0"/>
  <w15:commentEx w15:paraId="562330C3" w15:done="0"/>
  <w15:commentEx w15:paraId="25BDE275" w15:done="0"/>
  <w15:commentEx w15:paraId="76381C2A" w15:done="0"/>
  <w15:commentEx w15:paraId="77528250" w15:done="0"/>
  <w15:commentEx w15:paraId="6745749B" w15:done="0"/>
  <w15:commentEx w15:paraId="4B4349DD" w15:done="0"/>
  <w15:commentEx w15:paraId="407D762B" w15:done="0"/>
  <w15:commentEx w15:paraId="5652C4C6" w15:done="0"/>
  <w15:commentEx w15:paraId="52FB64C4" w15:done="0"/>
  <w15:commentEx w15:paraId="7A3CE2C0" w15:done="0"/>
  <w15:commentEx w15:paraId="15476087" w15:done="0"/>
  <w15:commentEx w15:paraId="32893A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CE2BB1" w16cid:durableId="22755B34"/>
  <w16cid:commentId w16cid:paraId="3A054087" w16cid:durableId="227553FF"/>
  <w16cid:commentId w16cid:paraId="74D5F300" w16cid:durableId="2275543A"/>
  <w16cid:commentId w16cid:paraId="562330C3" w16cid:durableId="227553BD"/>
  <w16cid:commentId w16cid:paraId="25BDE275" w16cid:durableId="22755451"/>
  <w16cid:commentId w16cid:paraId="76381C2A" w16cid:durableId="22756C32"/>
  <w16cid:commentId w16cid:paraId="77528250" w16cid:durableId="227568C6"/>
  <w16cid:commentId w16cid:paraId="6745749B" w16cid:durableId="2275694B"/>
  <w16cid:commentId w16cid:paraId="4B4349DD" w16cid:durableId="22756A10"/>
  <w16cid:commentId w16cid:paraId="407D762B" w16cid:durableId="22755836"/>
  <w16cid:commentId w16cid:paraId="5652C4C6" w16cid:durableId="2276112E"/>
  <w16cid:commentId w16cid:paraId="52FB64C4" w16cid:durableId="227612DF"/>
  <w16cid:commentId w16cid:paraId="7A3CE2C0" w16cid:durableId="22760CDE"/>
  <w16cid:commentId w16cid:paraId="15476087" w16cid:durableId="22761B0E"/>
  <w16cid:commentId w16cid:paraId="32893A5E" w16cid:durableId="22761E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BFEDAA" w14:textId="77777777" w:rsidR="00D91416" w:rsidRDefault="00D91416" w:rsidP="009D53B8">
      <w:pPr>
        <w:spacing w:after="0"/>
      </w:pPr>
      <w:r>
        <w:separator/>
      </w:r>
    </w:p>
  </w:endnote>
  <w:endnote w:type="continuationSeparator" w:id="0">
    <w:p w14:paraId="1A6E0DE1" w14:textId="77777777" w:rsidR="00D91416" w:rsidRDefault="00D91416"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EndPr/>
    <w:sdtContent>
      <w:p w14:paraId="2A96D24C" w14:textId="7EA68F8A" w:rsidR="000E7EDD" w:rsidRDefault="000E7EDD">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0E7EDD" w:rsidRDefault="000E7ED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5F5847" w14:textId="77777777" w:rsidR="00D91416" w:rsidRDefault="00D91416" w:rsidP="009D53B8">
      <w:pPr>
        <w:spacing w:after="0"/>
      </w:pPr>
      <w:r>
        <w:separator/>
      </w:r>
    </w:p>
  </w:footnote>
  <w:footnote w:type="continuationSeparator" w:id="0">
    <w:p w14:paraId="05460B8F" w14:textId="77777777" w:rsidR="00D91416" w:rsidRDefault="00D91416" w:rsidP="009D53B8">
      <w:pPr>
        <w:spacing w:after="0"/>
      </w:pPr>
      <w:r>
        <w:continuationSeparator/>
      </w:r>
    </w:p>
  </w:footnote>
  <w:footnote w:id="1">
    <w:p w14:paraId="4117C298" w14:textId="53A90903" w:rsidR="000E7EDD" w:rsidRDefault="000E7EDD" w:rsidP="007B2836">
      <w:pPr>
        <w:pStyle w:val="Funotentext"/>
      </w:pPr>
      <w:r>
        <w:rPr>
          <w:rStyle w:val="Funotenzeichen"/>
        </w:rPr>
        <w:footnoteRef/>
      </w:r>
      <w:r>
        <w:t xml:space="preserve"> vgl. Kapitel 2.2</w:t>
      </w:r>
    </w:p>
  </w:footnote>
  <w:footnote w:id="2">
    <w:p w14:paraId="73C998F6" w14:textId="301783C5" w:rsidR="000E7EDD" w:rsidRDefault="000E7EDD">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0E7EDD" w:rsidRDefault="000E7EDD">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0E7EDD" w:rsidRDefault="000E7EDD">
      <w:pPr>
        <w:pStyle w:val="Funotentext"/>
      </w:pPr>
      <w:r>
        <w:rPr>
          <w:rStyle w:val="Funotenzeichen"/>
        </w:rPr>
        <w:footnoteRef/>
      </w:r>
      <w:r>
        <w:t xml:space="preserve"> </w:t>
      </w:r>
      <w:hyperlink r:id="rId3" w:history="1">
        <w:r>
          <w:rPr>
            <w:rStyle w:val="Hyperlink"/>
          </w:rPr>
          <w:t>https://www.google.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do Grütter">
    <w15:presenceInfo w15:providerId="Windows Live" w15:userId="276aa78a365a25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QUAaC0vjS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57E3"/>
    <w:rsid w:val="000A705B"/>
    <w:rsid w:val="000A7D90"/>
    <w:rsid w:val="000B0C7F"/>
    <w:rsid w:val="000B3147"/>
    <w:rsid w:val="000B40DB"/>
    <w:rsid w:val="000B61A3"/>
    <w:rsid w:val="000B77CE"/>
    <w:rsid w:val="000C012F"/>
    <w:rsid w:val="000C11C2"/>
    <w:rsid w:val="000C21E9"/>
    <w:rsid w:val="000C27CA"/>
    <w:rsid w:val="000C291A"/>
    <w:rsid w:val="000C3908"/>
    <w:rsid w:val="000C479F"/>
    <w:rsid w:val="000C6D43"/>
    <w:rsid w:val="000C73E0"/>
    <w:rsid w:val="000C78CD"/>
    <w:rsid w:val="000D08CE"/>
    <w:rsid w:val="000D168B"/>
    <w:rsid w:val="000D3101"/>
    <w:rsid w:val="000D4573"/>
    <w:rsid w:val="000D5352"/>
    <w:rsid w:val="000D59EE"/>
    <w:rsid w:val="000D7C8E"/>
    <w:rsid w:val="000E09FB"/>
    <w:rsid w:val="000E0C23"/>
    <w:rsid w:val="000E3924"/>
    <w:rsid w:val="000E443C"/>
    <w:rsid w:val="000E619D"/>
    <w:rsid w:val="000E7390"/>
    <w:rsid w:val="000E763E"/>
    <w:rsid w:val="000E7EDD"/>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2FF6"/>
    <w:rsid w:val="00153883"/>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1FDE"/>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0C84"/>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A728B"/>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EC3"/>
    <w:rsid w:val="002D5B5D"/>
    <w:rsid w:val="002D7546"/>
    <w:rsid w:val="002D7BC0"/>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3082"/>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524E"/>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0B6"/>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68C1"/>
    <w:rsid w:val="0049694C"/>
    <w:rsid w:val="004972ED"/>
    <w:rsid w:val="004A0296"/>
    <w:rsid w:val="004A186D"/>
    <w:rsid w:val="004A2724"/>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E7F18"/>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CB9"/>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1852"/>
    <w:rsid w:val="00602698"/>
    <w:rsid w:val="0060320D"/>
    <w:rsid w:val="00603378"/>
    <w:rsid w:val="006045F8"/>
    <w:rsid w:val="00604DCE"/>
    <w:rsid w:val="0060554F"/>
    <w:rsid w:val="00610F0A"/>
    <w:rsid w:val="0061229F"/>
    <w:rsid w:val="006127AF"/>
    <w:rsid w:val="00612826"/>
    <w:rsid w:val="00612A49"/>
    <w:rsid w:val="00612CE2"/>
    <w:rsid w:val="00614985"/>
    <w:rsid w:val="00620E61"/>
    <w:rsid w:val="00623F6C"/>
    <w:rsid w:val="0062418B"/>
    <w:rsid w:val="00624340"/>
    <w:rsid w:val="00624387"/>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B7"/>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79F"/>
    <w:rsid w:val="00690878"/>
    <w:rsid w:val="00690D5B"/>
    <w:rsid w:val="00690E3A"/>
    <w:rsid w:val="00690EA7"/>
    <w:rsid w:val="00691070"/>
    <w:rsid w:val="006911F9"/>
    <w:rsid w:val="00692566"/>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437"/>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3B7B"/>
    <w:rsid w:val="00763FC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0EDE"/>
    <w:rsid w:val="008311E9"/>
    <w:rsid w:val="0083164B"/>
    <w:rsid w:val="00831FFF"/>
    <w:rsid w:val="008320AB"/>
    <w:rsid w:val="0083533E"/>
    <w:rsid w:val="008354DA"/>
    <w:rsid w:val="00837AF2"/>
    <w:rsid w:val="00840BA4"/>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6471"/>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98F"/>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369B"/>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45A9"/>
    <w:rsid w:val="00A24B0B"/>
    <w:rsid w:val="00A25E79"/>
    <w:rsid w:val="00A2605C"/>
    <w:rsid w:val="00A26579"/>
    <w:rsid w:val="00A26B1D"/>
    <w:rsid w:val="00A3091D"/>
    <w:rsid w:val="00A319BC"/>
    <w:rsid w:val="00A319F1"/>
    <w:rsid w:val="00A33400"/>
    <w:rsid w:val="00A33E7D"/>
    <w:rsid w:val="00A36F8E"/>
    <w:rsid w:val="00A41D07"/>
    <w:rsid w:val="00A41D64"/>
    <w:rsid w:val="00A440A0"/>
    <w:rsid w:val="00A45961"/>
    <w:rsid w:val="00A45DF7"/>
    <w:rsid w:val="00A476E9"/>
    <w:rsid w:val="00A47A32"/>
    <w:rsid w:val="00A503FE"/>
    <w:rsid w:val="00A514FB"/>
    <w:rsid w:val="00A533A1"/>
    <w:rsid w:val="00A5347E"/>
    <w:rsid w:val="00A534E0"/>
    <w:rsid w:val="00A53DB3"/>
    <w:rsid w:val="00A55928"/>
    <w:rsid w:val="00A55D4E"/>
    <w:rsid w:val="00A55FCA"/>
    <w:rsid w:val="00A56A9F"/>
    <w:rsid w:val="00A57301"/>
    <w:rsid w:val="00A63F6F"/>
    <w:rsid w:val="00A64C50"/>
    <w:rsid w:val="00A66F71"/>
    <w:rsid w:val="00A67403"/>
    <w:rsid w:val="00A67B5F"/>
    <w:rsid w:val="00A70458"/>
    <w:rsid w:val="00A70936"/>
    <w:rsid w:val="00A70BF8"/>
    <w:rsid w:val="00A713A1"/>
    <w:rsid w:val="00A73097"/>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6706"/>
    <w:rsid w:val="00AE70FD"/>
    <w:rsid w:val="00AE78AE"/>
    <w:rsid w:val="00AE79B5"/>
    <w:rsid w:val="00AE7FC9"/>
    <w:rsid w:val="00AF4549"/>
    <w:rsid w:val="00AF5293"/>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601"/>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14F"/>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6574"/>
    <w:rsid w:val="00B66B04"/>
    <w:rsid w:val="00B66E0E"/>
    <w:rsid w:val="00B6799F"/>
    <w:rsid w:val="00B711FC"/>
    <w:rsid w:val="00B72C17"/>
    <w:rsid w:val="00B75AC7"/>
    <w:rsid w:val="00B769F6"/>
    <w:rsid w:val="00B8419F"/>
    <w:rsid w:val="00B84663"/>
    <w:rsid w:val="00B84FBD"/>
    <w:rsid w:val="00B85168"/>
    <w:rsid w:val="00B85372"/>
    <w:rsid w:val="00B87A4E"/>
    <w:rsid w:val="00B90C5B"/>
    <w:rsid w:val="00B915CD"/>
    <w:rsid w:val="00B932DF"/>
    <w:rsid w:val="00B93B63"/>
    <w:rsid w:val="00B955C0"/>
    <w:rsid w:val="00B95C99"/>
    <w:rsid w:val="00B96A47"/>
    <w:rsid w:val="00B96B26"/>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1D1B"/>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767"/>
    <w:rsid w:val="00C06E5D"/>
    <w:rsid w:val="00C06FA4"/>
    <w:rsid w:val="00C07AB2"/>
    <w:rsid w:val="00C10673"/>
    <w:rsid w:val="00C11E9E"/>
    <w:rsid w:val="00C13850"/>
    <w:rsid w:val="00C149C6"/>
    <w:rsid w:val="00C151E2"/>
    <w:rsid w:val="00C21476"/>
    <w:rsid w:val="00C240A4"/>
    <w:rsid w:val="00C2609E"/>
    <w:rsid w:val="00C266ED"/>
    <w:rsid w:val="00C302E1"/>
    <w:rsid w:val="00C304D3"/>
    <w:rsid w:val="00C30C58"/>
    <w:rsid w:val="00C319A6"/>
    <w:rsid w:val="00C31D67"/>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8A8"/>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557"/>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278"/>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416"/>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5466"/>
    <w:rsid w:val="00E56775"/>
    <w:rsid w:val="00E577C2"/>
    <w:rsid w:val="00E60F31"/>
    <w:rsid w:val="00E624FF"/>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639"/>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1BB5"/>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3F8"/>
    <w:rsid w:val="00FE54FA"/>
    <w:rsid w:val="00FE6A05"/>
    <w:rsid w:val="00FF06DE"/>
    <w:rsid w:val="00FF1A49"/>
    <w:rsid w:val="00FF333F"/>
    <w:rsid w:val="00FF353D"/>
    <w:rsid w:val="00FF6753"/>
    <w:rsid w:val="00FF707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microsoft.com/office/2016/09/relationships/commentsIds" Target="commentsIds.xml"/><Relationship Id="rId18" Type="http://schemas.openxmlformats.org/officeDocument/2006/relationships/image" Target="media/image5.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34A01-350A-4607-BBE1-6C897441D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689</Words>
  <Characters>48442</Characters>
  <Application>Microsoft Office Word</Application>
  <DocSecurity>0</DocSecurity>
  <Lines>403</Lines>
  <Paragraphs>1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251</cp:revision>
  <cp:lastPrinted>2020-05-20T09:47:00Z</cp:lastPrinted>
  <dcterms:created xsi:type="dcterms:W3CDTF">2020-05-04T12:11:00Z</dcterms:created>
  <dcterms:modified xsi:type="dcterms:W3CDTF">2020-05-25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